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Arial" w:hAnsi="Arial" w:cs="Arial"/>
          <w:b/>
          <w:bCs/>
          <w:sz w:val="24"/>
          <w:szCs w:val="24"/>
        </w:rPr>
      </w:pPr>
      <w:r>
        <w:rPr>
          <w:rFonts w:hint="default" w:ascii="Arial" w:hAnsi="Arial" w:cs="Arial"/>
          <w:b/>
          <w:bCs/>
          <w:sz w:val="24"/>
          <w:szCs w:val="24"/>
        </w:rPr>
        <w:t xml:space="preserve">Response to </w:t>
      </w:r>
      <w:r>
        <w:rPr>
          <w:rFonts w:hint="default" w:ascii="Arial" w:hAnsi="Arial" w:cs="Arial" w:eastAsiaTheme="minorEastAsia"/>
          <w:b/>
          <w:bCs/>
          <w:sz w:val="24"/>
          <w:szCs w:val="24"/>
        </w:rPr>
        <w:t>R</w:t>
      </w:r>
      <w:r>
        <w:rPr>
          <w:rFonts w:hint="default" w:ascii="Arial" w:hAnsi="Arial" w:cs="Arial"/>
          <w:b/>
          <w:bCs/>
          <w:sz w:val="24"/>
          <w:szCs w:val="24"/>
        </w:rPr>
        <w:t xml:space="preserve">eviewers’ </w:t>
      </w:r>
      <w:r>
        <w:rPr>
          <w:rFonts w:hint="default" w:ascii="Arial" w:hAnsi="Arial" w:cs="Arial" w:eastAsiaTheme="minorEastAsia"/>
          <w:b/>
          <w:bCs/>
          <w:sz w:val="24"/>
          <w:szCs w:val="24"/>
        </w:rPr>
        <w:t>C</w:t>
      </w:r>
      <w:r>
        <w:rPr>
          <w:rFonts w:hint="default" w:ascii="Arial" w:hAnsi="Arial" w:cs="Arial"/>
          <w:b/>
          <w:bCs/>
          <w:sz w:val="24"/>
          <w:szCs w:val="24"/>
        </w:rPr>
        <w:t>omments</w:t>
      </w:r>
    </w:p>
    <w:p>
      <w:pPr>
        <w:jc w:val="left"/>
        <w:rPr>
          <w:rFonts w:hint="default" w:ascii="Arial" w:hAnsi="Arial" w:cs="Arial" w:eastAsiaTheme="minorEastAsia"/>
          <w:color w:val="auto"/>
          <w:sz w:val="24"/>
          <w:szCs w:val="24"/>
          <w:lang w:val="en-US"/>
        </w:rPr>
      </w:pPr>
      <w:r>
        <w:rPr>
          <w:rFonts w:hint="default" w:ascii="Arial" w:hAnsi="Arial" w:cs="Arial"/>
          <w:b/>
          <w:color w:val="auto"/>
          <w:sz w:val="24"/>
          <w:szCs w:val="24"/>
          <w:lang w:val="en-GB"/>
        </w:rPr>
        <w:t>Date</w:t>
      </w:r>
      <w:r>
        <w:rPr>
          <w:rFonts w:hint="default" w:ascii="Arial" w:hAnsi="Arial" w:cs="Arial"/>
          <w:color w:val="auto"/>
          <w:sz w:val="24"/>
          <w:szCs w:val="24"/>
          <w:lang w:val="en-GB"/>
        </w:rPr>
        <w:t>:</w:t>
      </w:r>
      <w:r>
        <w:rPr>
          <w:rFonts w:hint="default" w:cs="Arial"/>
          <w:color w:val="auto"/>
          <w:sz w:val="24"/>
          <w:szCs w:val="24"/>
          <w:lang w:val="en-US"/>
        </w:rPr>
        <w:t xml:space="preserve"> </w:t>
      </w:r>
      <w:r>
        <w:rPr>
          <w:rFonts w:hint="default" w:cs="Arial"/>
          <w:color w:val="FF0000"/>
          <w:sz w:val="24"/>
          <w:szCs w:val="24"/>
          <w:lang w:val="en-US"/>
        </w:rPr>
        <w:t>April 22, 2023</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Manuscript Number</w:t>
      </w:r>
      <w:r>
        <w:rPr>
          <w:rFonts w:hint="default" w:ascii="Arial" w:hAnsi="Arial" w:cs="Arial"/>
          <w:color w:val="auto"/>
          <w:sz w:val="24"/>
          <w:szCs w:val="24"/>
          <w:lang w:val="en-GB"/>
        </w:rPr>
        <w:t>:</w:t>
      </w:r>
      <w:r>
        <w:rPr>
          <w:rFonts w:hint="default" w:cs="Arial"/>
          <w:color w:val="auto"/>
          <w:sz w:val="24"/>
          <w:szCs w:val="24"/>
          <w:lang w:val="en-US"/>
        </w:rPr>
        <w:t xml:space="preserve"> AGEE36058</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Title of Article</w:t>
      </w:r>
      <w:r>
        <w:rPr>
          <w:rFonts w:hint="default" w:ascii="Arial" w:hAnsi="Arial" w:cs="Arial"/>
          <w:color w:val="auto"/>
          <w:sz w:val="24"/>
          <w:szCs w:val="24"/>
          <w:lang w:val="en-GB"/>
        </w:rPr>
        <w:t>:</w:t>
      </w:r>
      <w:r>
        <w:rPr>
          <w:rFonts w:hint="default" w:cs="Arial"/>
          <w:color w:val="auto"/>
          <w:sz w:val="24"/>
          <w:szCs w:val="24"/>
          <w:lang w:val="en-US"/>
        </w:rPr>
        <w:t xml:space="preserve"> A predator in need is a predator indeed: generalist arthropod predators function as pest specialists at the late growth stage of rice</w:t>
      </w:r>
    </w:p>
    <w:p>
      <w:pPr>
        <w:jc w:val="left"/>
        <w:rPr>
          <w:rFonts w:hint="default" w:ascii="Arial" w:hAnsi="Arial" w:cs="Arial"/>
          <w:sz w:val="24"/>
          <w:szCs w:val="24"/>
        </w:rPr>
      </w:pPr>
      <w:r>
        <w:rPr>
          <w:rFonts w:hint="default" w:ascii="Arial" w:hAnsi="Arial" w:cs="Arial"/>
          <w:sz w:val="24"/>
          <w:szCs w:val="24"/>
          <w:lang w:val="en-GB"/>
        </w:rPr>
        <w:t>----------------------------------------------------------------------------------------------------</w:t>
      </w:r>
      <w:r>
        <w:rPr>
          <w:rFonts w:hint="default" w:ascii="Arial" w:hAnsi="Arial" w:cs="Arial"/>
          <w:sz w:val="24"/>
          <w:szCs w:val="24"/>
        </w:rPr>
        <w:t>-----------------</w:t>
      </w:r>
    </w:p>
    <w:p>
      <w:pPr>
        <w:rPr>
          <w:rFonts w:hint="default" w:cs="Arial"/>
          <w:color w:val="FF0000"/>
          <w:sz w:val="24"/>
          <w:szCs w:val="24"/>
          <w:lang w:val="en-US"/>
        </w:rPr>
      </w:pPr>
      <w:r>
        <w:rPr>
          <w:rFonts w:hint="default" w:ascii="Arial" w:hAnsi="Arial" w:cs="Arial"/>
          <w:b/>
          <w:sz w:val="24"/>
          <w:szCs w:val="24"/>
        </w:rPr>
        <w:t>Associate Editor's Comments to the Author</w:t>
      </w:r>
      <w:r>
        <w:rPr>
          <w:rFonts w:hint="default" w:cs="Arial"/>
          <w:b/>
          <w:sz w:val="24"/>
          <w:szCs w:val="24"/>
          <w:lang w:val="en-US"/>
        </w:rPr>
        <w:t>(s)</w:t>
      </w:r>
      <w:r>
        <w:rPr>
          <w:rFonts w:hint="default" w:ascii="Arial" w:hAnsi="Arial" w:cs="Arial"/>
          <w:b/>
          <w:sz w:val="24"/>
          <w:szCs w:val="24"/>
        </w:rPr>
        <w:t>:</w:t>
      </w:r>
      <w:r>
        <w:rPr>
          <w:rFonts w:hint="default" w:ascii="Arial" w:hAnsi="Arial" w:cs="Arial"/>
          <w:sz w:val="24"/>
          <w:szCs w:val="24"/>
        </w:rPr>
        <w:br w:type="textWrapping"/>
      </w:r>
      <w:r>
        <w:rPr>
          <w:rFonts w:hint="default" w:ascii="Arial" w:hAnsi="Arial" w:cs="Arial"/>
          <w:sz w:val="24"/>
          <w:szCs w:val="24"/>
        </w:rPr>
        <w:br w:type="textWrapping"/>
      </w: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cs="Arial"/>
          <w:color w:val="FF0000"/>
          <w:sz w:val="24"/>
          <w:szCs w:val="24"/>
          <w:lang w:val="en-US" w:eastAsia="zh-CN"/>
        </w:rPr>
        <w:t xml:space="preserve">Thanks for your submission of the </w:t>
      </w:r>
      <w:r>
        <w:rPr>
          <w:rFonts w:hint="eastAsia" w:cs="Arial"/>
          <w:color w:val="FF0000"/>
          <w:sz w:val="24"/>
          <w:szCs w:val="24"/>
          <w:lang w:val="en-US" w:eastAsia="zh-TW"/>
        </w:rPr>
        <w:t>manuscript</w:t>
      </w:r>
      <w:r>
        <w:rPr>
          <w:rFonts w:hint="default" w:cs="Arial"/>
          <w:color w:val="FF0000"/>
          <w:sz w:val="24"/>
          <w:szCs w:val="24"/>
          <w:lang w:val="en-US"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FF0000"/>
          <w:sz w:val="24"/>
          <w:szCs w:val="24"/>
          <w:lang w:val="en-US" w:eastAsia="zh-TW"/>
        </w:rPr>
        <w:t>z</w:t>
      </w:r>
      <w:r>
        <w:rPr>
          <w:rFonts w:hint="default" w:cs="Arial"/>
          <w:color w:val="FF0000"/>
          <w:sz w:val="24"/>
          <w:szCs w:val="24"/>
          <w:lang w:val="en-US" w:eastAsia="zh-CN"/>
        </w:rPr>
        <w:t>e in relation to your 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intraguild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ould be carefully and thoroughly accounted for in the revised manuscript.</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bCs w:val="0"/>
          <w:color w:val="FF0000"/>
          <w:sz w:val="24"/>
          <w:szCs w:val="24"/>
        </w:rPr>
      </w:pPr>
      <w:r>
        <w:rPr>
          <w:rFonts w:hint="default" w:ascii="Arial" w:hAnsi="Arial" w:cs="Arial" w:eastAsiaTheme="minorEastAsia"/>
          <w:b/>
          <w:bCs w:val="0"/>
          <w:color w:val="FF0000"/>
          <w:sz w:val="24"/>
          <w:szCs w:val="24"/>
          <w:lang w:val="en-US" w:eastAsia="zh-CN"/>
        </w:rPr>
        <w:t>Reviewer's Responses to Question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 Are the objectives and the rationale of the study clearly stat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clarity of the objectives and rationale of the study.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1"/>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Yes, the objectives stated but are entangles with the overall study goal; these need to be disentangled</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objectives imply work on generalist arthropods whereas only 2 groups of these (spiders and ladybeetles) were examined; mo</w:t>
      </w:r>
      <w:r>
        <w:rPr>
          <w:rFonts w:hint="eastAsia" w:cs="Arial" w:eastAsiaTheme="minorEastAsia"/>
          <w:b w:val="0"/>
          <w:bCs/>
          <w:color w:val="FF0000"/>
          <w:sz w:val="24"/>
          <w:szCs w:val="24"/>
          <w:lang w:val="en-US" w:eastAsia="zh-TW"/>
        </w:rPr>
        <w:t>s</w:t>
      </w:r>
      <w:r>
        <w:rPr>
          <w:rFonts w:hint="default" w:ascii="Arial" w:hAnsi="Arial" w:cs="Arial" w:eastAsiaTheme="minorEastAsia"/>
          <w:b w:val="0"/>
          <w:bCs/>
          <w:color w:val="FF0000"/>
          <w:sz w:val="24"/>
          <w:szCs w:val="24"/>
          <w:lang w:val="en-US" w:eastAsia="zh-CN"/>
        </w:rPr>
        <w:t>t of the other generalist predators in rice-field systems (ants, ground beetles, earwigs, crickets, predatory bugs) were not part of the study</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2. If applicable, is the application/theory/method/study reported in sufficient detail to allow for its replicability and/or reproducibility?</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replicability/reproducibility of their study.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Provide further comments here:</w:t>
      </w:r>
    </w:p>
    <w:p>
      <w:pPr>
        <w:numPr>
          <w:ilvl w:val="0"/>
          <w:numId w:val="2"/>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 w:val="0"/>
          <w:bCs/>
          <w:color w:val="FF0000"/>
          <w:sz w:val="24"/>
          <w:szCs w:val="24"/>
          <w:lang w:val="en-US" w:eastAsia="zh-TW"/>
        </w:rPr>
        <w:t xml:space="preserve">. </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eed to add if field choice was randomized, and if so, how this was achieved for sampling independence</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Sampling frequency not stat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km buffer around farms t</w:t>
      </w:r>
      <w:r>
        <w:rPr>
          <w:rFonts w:hint="default" w:cs="Arial" w:eastAsiaTheme="minorEastAsia"/>
          <w:b w:val="0"/>
          <w:bCs/>
          <w:color w:val="FF0000"/>
          <w:sz w:val="24"/>
          <w:szCs w:val="24"/>
          <w:lang w:val="en-US" w:eastAsia="zh-CN"/>
        </w:rPr>
        <w:t>o</w:t>
      </w:r>
      <w:r>
        <w:rPr>
          <w:rFonts w:hint="default" w:ascii="Arial" w:hAnsi="Arial" w:cs="Arial" w:eastAsiaTheme="minorEastAsia"/>
          <w:b w:val="0"/>
          <w:bCs/>
          <w:color w:val="FF0000"/>
          <w:sz w:val="24"/>
          <w:szCs w:val="24"/>
          <w:lang w:val="en-US" w:eastAsia="zh-CN"/>
        </w:rPr>
        <w:t xml:space="preserve"> characterize forest cover effects on predation, is rather too far to have any impact on arthropod assemblages on the farms. the role of forest cover could well have been eliminated from the study</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3. If applicable, are statistical analyses, controls, sampling mechanism, and statistical reporting (e.g., P-values, CIs, effect sizes) appropriate and well describ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Pest consumers were pooled at a taxonomic level rather too coarse (order) adequate isotopic signature resolution. Family level would have been much more acceptable</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Mention is made of beta regression (GLM or GLMM) but not mention of probability distribution of link function employed in such modelling</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Results of </w:t>
      </w:r>
      <w:r>
        <w:rPr>
          <w:rFonts w:hint="default" w:cs="Arial" w:eastAsiaTheme="minorEastAsia"/>
          <w:b w:val="0"/>
          <w:bCs/>
          <w:color w:val="FF0000"/>
          <w:sz w:val="24"/>
          <w:szCs w:val="24"/>
          <w:lang w:val="en-US" w:eastAsia="zh-CN"/>
        </w:rPr>
        <w:t>i</w:t>
      </w:r>
      <w:r>
        <w:rPr>
          <w:rFonts w:hint="default" w:ascii="Arial" w:hAnsi="Arial" w:cs="Arial" w:eastAsiaTheme="minorEastAsia"/>
          <w:b w:val="0"/>
          <w:bCs/>
          <w:color w:val="FF0000"/>
          <w:sz w:val="24"/>
          <w:szCs w:val="24"/>
          <w:lang w:val="en-US" w:eastAsia="zh-CN"/>
        </w:rPr>
        <w:t>sotopic analyses of food proportions in predators diets using MixSIAR should be presented in form of median with credible intervals rather than means and standard err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4. Could the manuscript benefit from additional tables or figures, or from improving or removing (some of the) existing ones?</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pecific suggestions for improvements, removals, or additions of figures or tables.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4"/>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re should be at least one table summarizing median and credible intervals of pest proportions in predator diet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Figures from the MixSIAR results should </w:t>
      </w:r>
      <w:r>
        <w:rPr>
          <w:rFonts w:hint="default" w:cs="Arial" w:eastAsiaTheme="minorEastAsia"/>
          <w:b w:val="0"/>
          <w:bCs/>
          <w:color w:val="FF0000"/>
          <w:sz w:val="24"/>
          <w:szCs w:val="24"/>
          <w:lang w:val="en-US" w:eastAsia="zh-CN"/>
        </w:rPr>
        <w:t xml:space="preserve">be </w:t>
      </w:r>
      <w:r>
        <w:rPr>
          <w:rFonts w:hint="default" w:ascii="Arial" w:hAnsi="Arial" w:cs="Arial" w:eastAsiaTheme="minorEastAsia"/>
          <w:b w:val="0"/>
          <w:bCs/>
          <w:color w:val="FF0000"/>
          <w:sz w:val="24"/>
          <w:szCs w:val="24"/>
          <w:lang w:val="en-US" w:eastAsia="zh-CN"/>
        </w:rPr>
        <w:t>presented in form of posterior density plots of medians, not linear graphs of mean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refore tables and figures presenting results in form of means and standard errors should be remo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5. If applicable, are the interpretation of results and study conclusions supported by the data?</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if needed) to the author(s) on how to improve, tone down, or expand the study interpretations/conclusions.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Throughout the article, there is need to emphasize that the study was based on two groups of generalist predators only - (spiders </w:t>
      </w:r>
      <w:r>
        <w:rPr>
          <w:rFonts w:hint="eastAsia" w:cs="Arial" w:eastAsiaTheme="minorEastAsia"/>
          <w:b w:val="0"/>
          <w:bCs/>
          <w:color w:val="FF0000"/>
          <w:sz w:val="24"/>
          <w:szCs w:val="24"/>
          <w:lang w:val="en-US" w:eastAsia="zh-TW"/>
        </w:rPr>
        <w:t>a</w:t>
      </w:r>
      <w:r>
        <w:rPr>
          <w:rFonts w:hint="default" w:ascii="Arial" w:hAnsi="Arial" w:cs="Arial" w:eastAsiaTheme="minorEastAsia"/>
          <w:b w:val="0"/>
          <w:bCs/>
          <w:color w:val="FF0000"/>
          <w:sz w:val="24"/>
          <w:szCs w:val="24"/>
          <w:lang w:val="en-US" w:eastAsia="zh-CN"/>
        </w:rPr>
        <w:t>nd ladybeetles), and not make an overarching generalization for all generalist predat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6. Have the authors clearly emphasized the strength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better emphasize the strengths of their study. Please number each suggestion so that the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2: In general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7. Have the authors clearly stated the limitation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list the limitations that the author(s) need to add or emphasize. Please number each limita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s better to say that the study did not incorporate assessment of crop damage rates or yield gap data to support implications of pest suppression</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 w:val="0"/>
          <w:bCs/>
          <w:color w:val="auto"/>
          <w:sz w:val="24"/>
          <w:szCs w:val="24"/>
          <w:lang w:val="en-US" w:eastAsia="zh-TW"/>
        </w:rPr>
        <w:t xml:space="preserve"> </w:t>
      </w:r>
      <w:r>
        <w:rPr>
          <w:rFonts w:hint="default" w:ascii="Arial" w:hAnsi="Arial" w:cs="Arial" w:eastAsiaTheme="minorEastAsia"/>
          <w:b w:val="0"/>
          <w:bCs/>
          <w:color w:val="auto"/>
          <w:sz w:val="24"/>
          <w:szCs w:val="24"/>
          <w:lang w:val="en-US" w:eastAsia="zh-CN"/>
        </w:rPr>
        <w:t>Please provide suggestions to the author(s) on how to improve the manuscript structure and flow. Please number each suggestion so that author(s) can more easily respond.</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Ye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Reviewer #2: Generally no, except for the need to clearly dis-engage or distinguish the study's mail aim/goal from objectives and hypothesis, putting all these in a stand-alone paragraph under Introduction sect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9. Could the manuscript benefit from language editing?</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No</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2: No</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1'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auto"/>
          <w:sz w:val="24"/>
          <w:szCs w:val="24"/>
          <w:lang w:val="en-US" w:eastAsia="zh-CN"/>
        </w:rPr>
      </w:pPr>
      <w:r>
        <w:rPr>
          <w:rFonts w:hint="default" w:ascii="Arial" w:hAnsi="Arial" w:cs="Arial"/>
          <w:b/>
          <w:color w:val="000000" w:themeColor="text1"/>
          <w:sz w:val="24"/>
          <w:szCs w:val="24"/>
          <w:u w:val="single"/>
        </w:rPr>
        <w:t>Comment 1</w:t>
      </w:r>
      <w:r>
        <w:rPr>
          <w:rFonts w:hint="default" w:ascii="Arial" w:hAnsi="Arial" w:cs="Arial"/>
          <w:color w:val="000000" w:themeColor="text1"/>
          <w:sz w:val="24"/>
          <w:szCs w:val="24"/>
        </w:rPr>
        <w:t xml:space="preserve"> &gt;</w:t>
      </w:r>
      <w:r>
        <w:rPr>
          <w:rFonts w:hint="default" w:cs="Arial"/>
          <w:color w:val="000000" w:themeColor="text1"/>
          <w:sz w:val="24"/>
          <w:szCs w:val="24"/>
          <w:lang w:val="en-US"/>
        </w:rPr>
        <w:t xml:space="preserve"> </w:t>
      </w:r>
      <w:r>
        <w:rPr>
          <w:rFonts w:hint="default" w:ascii="Arial" w:hAnsi="Arial" w:cs="Arial" w:eastAsiaTheme="minorEastAsia"/>
          <w:b w:val="0"/>
          <w:bCs/>
          <w:color w:val="000000" w:themeColor="text1"/>
          <w:sz w:val="24"/>
          <w:szCs w:val="24"/>
          <w:lang w:val="en-US" w:eastAsia="zh-CN"/>
        </w:rPr>
        <w:t>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w:t>
      </w:r>
      <w:r>
        <w:rPr>
          <w:rFonts w:hint="default" w:cs="Arial" w:eastAsiaTheme="minorEastAsia"/>
          <w:b w:val="0"/>
          <w:bCs/>
          <w:color w:val="000000" w:themeColor="text1"/>
          <w:sz w:val="24"/>
          <w:szCs w:val="24"/>
          <w:lang w:val="en-US" w:eastAsia="zh-CN"/>
        </w:rPr>
        <w:t xml:space="preserve"> </w:t>
      </w:r>
      <w:r>
        <w:rPr>
          <w:rFonts w:hint="default" w:ascii="Arial" w:hAnsi="Arial" w:cs="Arial" w:eastAsiaTheme="minorEastAsia"/>
          <w:b w:val="0"/>
          <w:bCs/>
          <w:color w:val="000000" w:themeColor="text1"/>
          <w:sz w:val="24"/>
          <w:szCs w:val="24"/>
          <w:lang w:val="en-US" w:eastAsia="zh-CN"/>
        </w:rPr>
        <w:t xml:space="preserve">The study investigates an important topic, the design was adequate and the results are sound but </w:t>
      </w:r>
      <w:r>
        <w:rPr>
          <w:rFonts w:hint="default" w:ascii="Arial" w:hAnsi="Arial" w:cs="Arial" w:eastAsiaTheme="minorEastAsia"/>
          <w:b w:val="0"/>
          <w:bCs/>
          <w:color w:val="auto"/>
          <w:sz w:val="24"/>
          <w:szCs w:val="24"/>
          <w:lang w:val="en-US" w:eastAsia="zh-CN"/>
        </w:rPr>
        <w:t>not in current version.</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hint="default" w:ascii="Arial" w:hAnsi="Arial" w:cs="Arial" w:eastAsiaTheme="minorEastAsia"/>
          <w:b/>
          <w:color w:val="auto"/>
          <w:sz w:val="24"/>
          <w:szCs w:val="24"/>
        </w:rPr>
      </w:pPr>
      <w:r>
        <w:rPr>
          <w:rFonts w:hint="default" w:ascii="Arial" w:hAnsi="Arial" w:cs="Arial" w:eastAsiaTheme="minorEastAsia"/>
          <w:b w:val="0"/>
          <w:bCs/>
          <w:color w:val="auto"/>
          <w:sz w:val="24"/>
          <w:szCs w:val="24"/>
          <w:lang w:val="en-US" w:eastAsia="zh-CN"/>
        </w:rPr>
        <w:t>In addition I find both Introduction and Discussion excessively long. For example, the first paragraph of Introduction could be omitted as it is too general.</w:t>
      </w:r>
    </w:p>
    <w:p>
      <w:pPr>
        <w:rPr>
          <w:rFonts w:hint="default" w:cs="Arial" w:eastAsiaTheme="minorEastAsia"/>
          <w:b w:val="0"/>
          <w:bCs/>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rPr>
        <w:t>Thanks for the comments on our manuscript. Below we address the two concerns raised by the reviewer:</w:t>
      </w:r>
    </w:p>
    <w:p>
      <w:pPr>
        <w:numPr>
          <w:ilvl w:val="0"/>
          <w:numId w:val="0"/>
        </w:numPr>
        <w:ind w:leftChars="0"/>
        <w:rPr>
          <w:rFonts w:hint="default" w:cs="Arial" w:eastAsiaTheme="minorEastAsia"/>
          <w:b w:val="0"/>
          <w:bCs/>
          <w:color w:val="auto"/>
          <w:sz w:val="24"/>
          <w:szCs w:val="24"/>
          <w:lang w:val="en-US"/>
        </w:rPr>
      </w:pPr>
      <w:r>
        <w:rPr>
          <w:rFonts w:hint="default" w:cs="Arial" w:eastAsiaTheme="minorEastAsia"/>
          <w:b w:val="0"/>
          <w:bCs/>
          <w:color w:val="auto"/>
          <w:sz w:val="24"/>
          <w:szCs w:val="24"/>
          <w:lang w:val="en-US"/>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hint="default" w:cs="Arial" w:eastAsiaTheme="minorEastAsia"/>
          <w:b w:val="0"/>
          <w:bCs/>
          <w:i w:val="0"/>
          <w:iCs w:val="0"/>
          <w:color w:val="auto"/>
          <w:sz w:val="24"/>
          <w:szCs w:val="24"/>
          <w:lang w:val="en-US" w:eastAsia="zh-CN"/>
        </w:rPr>
        <w:t>Quinby et al. 2020</w:t>
      </w:r>
      <w:r>
        <w:rPr>
          <w:rFonts w:hint="default" w:cs="Arial" w:eastAsiaTheme="minorEastAsia"/>
          <w:b w:val="0"/>
          <w:bCs/>
          <w:color w:val="auto"/>
          <w:sz w:val="24"/>
          <w:szCs w:val="24"/>
          <w:lang w:val="en-US"/>
        </w:rPr>
        <w:t xml:space="preserve">). Various studies have made good use of it to quantify predator-prey trophic interactions (e.g., </w:t>
      </w:r>
      <w:r>
        <w:rPr>
          <w:rFonts w:hint="default" w:cs="Arial" w:eastAsiaTheme="minorEastAsia"/>
          <w:b w:val="0"/>
          <w:bCs/>
          <w:i w:val="0"/>
          <w:iCs w:val="0"/>
          <w:color w:val="auto"/>
          <w:sz w:val="24"/>
          <w:szCs w:val="24"/>
          <w:lang w:val="en-US" w:eastAsia="zh-CN"/>
        </w:rPr>
        <w:t>Blumenthal et al. 2012, Manlick et al. 2019, Carbonell Ellgutter et al. 2020</w:t>
      </w:r>
      <w:r>
        <w:rPr>
          <w:rFonts w:hint="default" w:cs="Arial" w:eastAsiaTheme="minorEastAsia"/>
          <w:b w:val="0"/>
          <w:bCs/>
          <w:color w:val="auto"/>
          <w:sz w:val="24"/>
          <w:szCs w:val="24"/>
          <w:lang w:val="en-US"/>
        </w:rPr>
        <w:t>), and we feel that our stable isotope approach can provide useful information that helps improve our understandings of this field.</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I think we can briefly mention this limitation earlier in the discussion section and refer readers to the potential caveats for more details.] </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Regarding the length of the introduction and discussion section, I think we can still keep the original information there but reduce the contents to improve the overall readability.]</w:t>
      </w:r>
    </w:p>
    <w:p>
      <w:pPr>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References:</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Quinby, B. M., Creighton, J. C., &amp; Flaherty, E. A. (2020). Stable isotope ecology in insects: a review. Ecological Entomology, 45(6), 1231-1246.</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Manlick, P. J., Petersen, S. M., Moriarty, K. M., &amp; Pauli, J. N. (2019). Stable isotopes reveal limited Eltonian niche conservatism across carnivore populations. Functional Ecology, 33(2), 335-345.</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Carbonell Ellgutter, J. A., Ehrich, D., Killengreen, S. T., Ims, R. A., &amp; Unnsteinsdóttir, E. R. (2020). Dietary variation in Icelandic arctic fox (Vulpes lagopus) over a period of 30 years assessed through stable isotopes. Oecologia, 192, 403-414.</w:t>
      </w:r>
    </w:p>
    <w:p>
      <w:pPr>
        <w:rPr>
          <w:rFonts w:hint="default" w:cs="Arial" w:eastAsiaTheme="minorEastAsia"/>
          <w:b/>
          <w:bCs w:val="0"/>
          <w:color w:val="FF0000"/>
          <w:sz w:val="24"/>
          <w:szCs w:val="24"/>
          <w:lang w:val="en-US" w:eastAsia="zh-CN"/>
        </w:rPr>
      </w:pPr>
    </w:p>
    <w:p>
      <w:pPr>
        <w:rPr>
          <w:rFonts w:hint="default"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 Rather than biocontrol use Conservation control.</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I think we can use “Conservation biocontrol” instead. </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86-90: To test the hypothesis of consistency is trivial unless there is a reason why generalists as opportunists would switch to a different prey some years.</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s means that they could potentially shift their diets depending on the biotic and abiotic factors (e.g., climatic conditions), which can vary across years. Therefore,</w:t>
      </w:r>
      <w:r>
        <w:rPr>
          <w:rFonts w:hint="default" w:cs="Arial" w:eastAsiaTheme="minorEastAsia"/>
          <w:color w:val="auto"/>
          <w:sz w:val="24"/>
          <w:szCs w:val="24"/>
          <w:lang w:val="en-US"/>
        </w:rPr>
        <w:t xml:space="preserve"> it would be important to examine the consistency in pest consumption by GAPs </w:t>
      </w:r>
      <w:r>
        <w:rPr>
          <w:rFonts w:hint="default" w:cs="Arial" w:eastAsiaTheme="minorEastAsia"/>
          <w:b w:val="0"/>
          <w:bCs/>
          <w:color w:val="auto"/>
          <w:sz w:val="24"/>
          <w:szCs w:val="24"/>
          <w:lang w:val="en-US" w:eastAsia="zh-CN"/>
        </w:rPr>
        <w:t xml:space="preserve">to better assess whether these p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25-128: Repetition of the former text.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I agree that this part is repetitive of the earlier aims. We can simply remove it or merge it into the previous tex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5: I am surprised to read that the conventional farms used only one application of insecticide per season. Is it really tru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43, 145: Add information when the insecticides were appl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FF0000"/>
          <w:sz w:val="24"/>
          <w:szCs w:val="24"/>
          <w:lang w:val="en-US" w:eastAsia="zh-CN"/>
        </w:rPr>
        <w:br w:type="textWrapping"/>
      </w: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7: How often sweeping was done? Once per growing stag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the sweeping was conducted once per crop stage.</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0: To what taxonomic level identification was performed? And how was it identif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level of identification depends on the taxa. Most of the rice herbivore species were identified to genus level, whereas tourist herbivores and detritivores were mainly identified to family level (also see Appendix Table S1 for a list of major arthropod families/genera in the each study year). The majority of arthropod samples was identified using insect pest handbooks in Taiwan and Southeast Asia; some samples (mostly diptera species) were sent to a taxonomy lab at the Entomology Department at National Taiwan University for identification.</w:t>
      </w:r>
    </w:p>
    <w:p>
      <w:pPr>
        <w:rPr>
          <w:rFonts w:hint="default" w:cs="Arial"/>
          <w:b w:val="0"/>
          <w:bCs/>
          <w:color w:val="auto"/>
          <w:sz w:val="24"/>
          <w:szCs w:val="24"/>
          <w:u w:val="none"/>
          <w:lang w:val="en-US"/>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9: I wonder why there were only 352 predators but 828 prey samples if the study plots were dominated by a single pest speci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hint="default" w:cs="Arial" w:eastAsiaTheme="minorEastAsia"/>
          <w:i/>
          <w:iCs/>
          <w:color w:val="auto"/>
          <w:sz w:val="24"/>
          <w:szCs w:val="24"/>
          <w:lang w:val="en-US"/>
        </w:rPr>
        <w:t>Nilaparvata</w:t>
      </w:r>
      <w:r>
        <w:rPr>
          <w:rFonts w:hint="default" w:cs="Arial" w:eastAsiaTheme="minorEastAsia"/>
          <w:color w:val="auto"/>
          <w:sz w:val="24"/>
          <w:szCs w:val="24"/>
          <w:lang w:val="en-US"/>
        </w:rPr>
        <w:t>) and leafhoppers (Cicadellidae/</w:t>
      </w:r>
      <w:r>
        <w:rPr>
          <w:rFonts w:hint="default" w:cs="Arial" w:eastAsiaTheme="minorEastAsia"/>
          <w:i/>
          <w:iCs/>
          <w:color w:val="auto"/>
          <w:sz w:val="24"/>
          <w:szCs w:val="24"/>
          <w:lang w:val="en-US"/>
        </w:rPr>
        <w:t>Nephotettix</w:t>
      </w:r>
      <w:r>
        <w:rPr>
          <w:rFonts w:hint="default" w:cs="Arial" w:eastAsiaTheme="minorEastAsia"/>
          <w:i w:val="0"/>
          <w:iCs w:val="0"/>
          <w:color w:val="auto"/>
          <w:sz w:val="24"/>
          <w:szCs w:val="24"/>
          <w:lang w:val="en-US"/>
        </w:rPr>
        <w:t>)</w:t>
      </w:r>
      <w:r>
        <w:rPr>
          <w:rFonts w:hint="default" w:cs="Arial" w:eastAsiaTheme="minorEastAsia"/>
          <w:i/>
          <w:iCs/>
          <w:color w:val="auto"/>
          <w:sz w:val="24"/>
          <w:szCs w:val="24"/>
          <w:lang w:val="en-US"/>
        </w:rPr>
        <w:t xml:space="preserve"> </w:t>
      </w:r>
      <w:r>
        <w:rPr>
          <w:rFonts w:hint="default" w:cs="Arial" w:eastAsiaTheme="minorEastAsia"/>
          <w:i w:val="0"/>
          <w:iCs w:val="0"/>
          <w:color w:val="auto"/>
          <w:sz w:val="24"/>
          <w:szCs w:val="24"/>
          <w:lang w:val="en-US"/>
        </w:rPr>
        <w:t>(Note that a</w:t>
      </w:r>
      <w:r>
        <w:rPr>
          <w:rFonts w:hint="default" w:cs="Arial" w:eastAsiaTheme="minorEastAsia"/>
          <w:color w:val="auto"/>
          <w:sz w:val="24"/>
          <w:szCs w:val="24"/>
          <w:lang w:val="en-US"/>
        </w:rPr>
        <w:t xml:space="preserve"> single species can have multiple isotope capsule samples, each of which may contain multiple individuals in order to meet the minimum weight requirement for stable isotope analysi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0</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67-170: Omit definition of guild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gree that we can probably remove this par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9: If samples at seedling stage were later omitted why do you earlier say that you collected data at four growing stag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203: How did you estimate the proportion of herbivores? This must have been done by the model. Explai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data analyses in this study consisted of two stages. First, we ran stable isotope mixing models to estimate the proportions of three prey sources (rice herbivores, tourist herbivores, detritivores) consumed in predators’ diet. Next, we extracted the proportion estimates of rice herbivore consumption and fit beta regression models to examine the relationship between pest consumption by predators and various biotic and abiotic factor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4-267: This belongs to Discuss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this part still belongs to the results section but we can move some information to the discussion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hint="default" w:ascii="Arial" w:hAnsi="Arial" w:cs="Arial"/>
          <w:b/>
          <w:color w:val="auto"/>
          <w:sz w:val="24"/>
          <w:szCs w:val="24"/>
          <w:u w:val="single"/>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provide an explanation for why there was a lack of such association in the last paragraph of section 4.3. “</w:t>
      </w:r>
      <w:r>
        <w:rPr>
          <w:rFonts w:hint="default" w:cs="Arial" w:eastAsiaTheme="minorEastAsia"/>
          <w:i/>
          <w:iCs/>
          <w:color w:val="auto"/>
          <w:sz w:val="24"/>
          <w:szCs w:val="24"/>
          <w:lang w:val="en-US"/>
        </w:rPr>
        <w:t>Factors associated with pest consumption by predators</w:t>
      </w:r>
      <w:r>
        <w:rPr>
          <w:rFonts w:hint="default" w:cs="Arial" w:eastAsiaTheme="minorEastAsia"/>
          <w:color w:val="auto"/>
          <w:sz w:val="24"/>
          <w:szCs w:val="24"/>
          <w:lang w:val="en-US"/>
        </w:rPr>
        <w:t>”. Briefly, there did exist a simple bivariate correlation between the relative abundance of rice herbivores and the proportion of pest consumed by predators. However, the relative abundance of rice herbivores increased over crop stages. When both the relative abundance and crop stage were included in our multiple beta regression models, most of the variations may have been explained by crop stage (which was indeed significant), leading to a non-significant result for the relative abundance.</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74-294: This is just repetition of results. Omit i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a summary of key results of our study is still necessary. However, we should be able to trim down this paragraph.</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31-344: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The consistency in pest consumption by predators over years is actually one of the most important findings in our study and we feel that it is worth talking about it in a separate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57-367: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Since we tested the effects of crop stage in our study, it would be logical to discuss it. Although the finding of increasing pest consumption toward later crop states may be expected, we disagree that it is trival as it does provide some implications for agricultural management.</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2'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ascii="Arial" w:hAnsi="Arial" w:cs="Arial" w:eastAsiaTheme="minorEastAsia"/>
          <w:b w:val="0"/>
          <w:bCs/>
          <w:color w:val="FF0000"/>
          <w:sz w:val="24"/>
          <w:szCs w:val="24"/>
          <w:lang w:val="en-US" w:eastAsia="zh-CN"/>
        </w:rPr>
        <w:t>The study examined rates of consumption of a range of arthropod h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hint="default"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w:t>
      </w:r>
      <w:r>
        <w:rPr>
          <w:rFonts w:hint="default" w:cs="Arial" w:eastAsiaTheme="minorEastAsia"/>
          <w:b w:val="0"/>
          <w:bCs/>
          <w:color w:val="FF0000"/>
          <w:sz w:val="24"/>
          <w:szCs w:val="24"/>
          <w:lang w:val="en-US" w:eastAsia="zh-CN"/>
        </w:rPr>
        <w:t xml:space="preserve">. </w:t>
      </w:r>
    </w:p>
    <w:p>
      <w:pPr>
        <w:rPr>
          <w:rFonts w:hint="default" w:ascii="Arial" w:hAnsi="Arial" w:cs="Arial"/>
          <w:sz w:val="24"/>
          <w:szCs w:val="24"/>
          <w:lang w:val="en-US"/>
        </w:rPr>
      </w:pPr>
      <w:r>
        <w:rPr>
          <w:rFonts w:hint="default" w:ascii="Arial" w:hAnsi="Arial" w:cs="Arial" w:eastAsiaTheme="minorEastAsia"/>
          <w:b w:val="0"/>
          <w:bCs/>
          <w:color w:val="FF0000"/>
          <w:sz w:val="24"/>
          <w:szCs w:val="24"/>
          <w:lang w:val="en-US" w:eastAsia="zh-CN"/>
        </w:rPr>
        <w:t>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characterised are also not adequately described while samples (farm numbers) were not consistently balanced to justify temporal-scale comparisons. In addition, results of MixSIAR modelling that form the basis of the discussion and conclusions drawn are presented in form of means and standard errors while the conventional practice is to present medians and credible intervals. There are some inconsistencies (or gaps) in some non-MixSIAR analyses of data, particularly with regression, and a few non-clarifications on the study's objective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Title</w:t>
      </w: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The current title implies that all generalist predators were studied, which is not the case - only spiders and lady beetles were conside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Suggested change: Spiders and lady-beetles consume higher proportions of rice pests at late growth stages regardless of farming system.</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This is because there were only 2 predator groups examined here: spiders and lady beetle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Spiders and ladybeetles are the two most abundant arthropod predator groups and thus representative of the generalist predator community in our study system. As a result, we feel that it would be reasonable to keep “generalist arthropod predators” in the title. </w:t>
      </w:r>
      <w:r>
        <w:rPr>
          <w:rFonts w:hint="default" w:cs="Arial" w:eastAsiaTheme="minorEastAsia"/>
          <w:b w:val="0"/>
          <w:bCs/>
          <w:color w:val="auto"/>
          <w:sz w:val="24"/>
          <w:szCs w:val="24"/>
          <w:lang w:val="en-US" w:eastAsia="zh-CN"/>
        </w:rPr>
        <w:t>In fact, some studies examining</w:t>
      </w:r>
      <w:r>
        <w:rPr>
          <w:rFonts w:hint="default" w:cs="Arial" w:eastAsiaTheme="minorEastAsia"/>
          <w:color w:val="auto"/>
          <w:sz w:val="24"/>
          <w:szCs w:val="24"/>
          <w:lang w:val="en-US"/>
        </w:rPr>
        <w:t xml:space="preserve"> certain groups of arthropod predators also used “generalist predators” in their titles (e.g., </w:t>
      </w:r>
      <w:r>
        <w:rPr>
          <w:rFonts w:hint="default" w:cs="Arial" w:eastAsiaTheme="minorEastAsia"/>
          <w:color w:val="auto"/>
          <w:sz w:val="24"/>
          <w:szCs w:val="24"/>
          <w:lang w:val="en-US" w:eastAsia="zh-CN"/>
        </w:rPr>
        <w:t xml:space="preserve">Roubinet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xml:space="preserve">. 2017 and Staudacher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2018; both focused mainly on spiders and ground beetles</w:t>
      </w:r>
      <w:r>
        <w:rPr>
          <w:rFonts w:hint="default" w:cs="Arial" w:eastAsiaTheme="minorEastAsia"/>
          <w:color w:val="auto"/>
          <w:sz w:val="24"/>
          <w:szCs w:val="24"/>
          <w:lang w:val="en-US"/>
        </w:rPr>
        <w:t>).</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Staudacher, K., Rennstam Rubbmark, O., Birkhofer, K., Malsher, G., Sint, D., Jonsson, M., &amp; Traugott, M. (2018). Habitat heterogeneity induces rapid changes in the feeding behaviour of generalist arthropod predators. Functional Ecology, 32(3), 809-819.</w:t>
      </w:r>
    </w:p>
    <w:p>
      <w:pPr>
        <w:rPr>
          <w:rFonts w:hint="default" w:cs="Arial" w:eastAsiaTheme="minorEastAsia"/>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Abstract</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3</w:t>
      </w:r>
      <w:r>
        <w:rPr>
          <w:rFonts w:hint="default" w:ascii="Arial" w:hAnsi="Arial" w:cs="Arial"/>
          <w:color w:val="0070C0"/>
          <w:sz w:val="24"/>
          <w:szCs w:val="24"/>
        </w:rPr>
        <w:t xml:space="preserve"> &gt;</w:t>
      </w:r>
      <w:r>
        <w:rPr>
          <w:rFonts w:hint="default" w:cs="Arial"/>
          <w:color w:val="0070C0"/>
          <w:sz w:val="24"/>
          <w:szCs w:val="24"/>
          <w:lang w:val="en-US"/>
        </w:rPr>
        <w:t xml:space="preserve"> </w:t>
      </w:r>
      <w:r>
        <w:rPr>
          <w:rFonts w:hint="default" w:ascii="Arial" w:hAnsi="Arial" w:cs="Arial" w:eastAsiaTheme="minorEastAsia"/>
          <w:b w:val="0"/>
          <w:bCs/>
          <w:color w:val="0070C0"/>
          <w:sz w:val="24"/>
          <w:szCs w:val="24"/>
          <w:lang w:val="en-US" w:eastAsia="zh-CN"/>
        </w:rPr>
        <w:t>1. This is generally well summarised, but elements of it and some wordings/sentences will change after some of the results-presentation suggestions are addressed.</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updated the results and discussion based on the updated analyse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Also the claim of predators being specialist towards crop maturity is unsupported by the results</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clarified this in the response to comment 24.</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Introduction</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The objectives stated but are entangles with the overall study goal; these need to be disentangled</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color w:val="auto"/>
          <w:sz w:val="24"/>
          <w:szCs w:val="24"/>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The objectives imply work on generalist arthropods whereas only 2 groups of these (spiders and ladybeetles) were examined; mo</w:t>
      </w:r>
      <w:r>
        <w:rPr>
          <w:rFonts w:hint="default" w:cs="Arial" w:eastAsiaTheme="minorEastAsia"/>
          <w:b w:val="0"/>
          <w:bCs/>
          <w:color w:val="auto"/>
          <w:sz w:val="24"/>
          <w:szCs w:val="24"/>
          <w:lang w:val="en-US" w:eastAsia="zh-CN"/>
        </w:rPr>
        <w:t>s</w:t>
      </w:r>
      <w:r>
        <w:rPr>
          <w:rFonts w:hint="default" w:ascii="Arial" w:hAnsi="Arial" w:cs="Arial" w:eastAsiaTheme="minorEastAsia"/>
          <w:b w:val="0"/>
          <w:bCs/>
          <w:color w:val="auto"/>
          <w:sz w:val="24"/>
          <w:szCs w:val="24"/>
          <w:lang w:val="en-US" w:eastAsia="zh-CN"/>
        </w:rPr>
        <w:t>t of the other generalist predators in rice-field systems (ants, ground beetles, earwigs, crickets, predatory bugs) were not part of the study</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w:t>
      </w:r>
      <w:r>
        <w:rPr>
          <w:rFonts w:hint="default" w:cs="Arial" w:eastAsiaTheme="minorEastAsia"/>
          <w:b w:val="0"/>
          <w:bCs/>
          <w:color w:val="auto"/>
          <w:sz w:val="24"/>
          <w:szCs w:val="24"/>
          <w:lang w:val="en-US" w:eastAsia="zh-CN"/>
        </w:rPr>
        <w:t>n our study farms,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xml:space="preserve"> were the two most abundant predator groups, whereas other predators were rare or even absent in our samples (e.g., we did not have earwigs and ground beetles). Therefore, even though this study only examined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we feel that our results should still be fairly representative of the rice agroecosystems in Taiwa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add a bit of our expectations in the last paragraph of the introduction section:</w:t>
      </w:r>
    </w:p>
    <w:p>
      <w:pPr>
        <w:rPr>
          <w:rFonts w:hint="default" w:cs="Arial" w:eastAsiaTheme="minorEastAsia"/>
          <w:color w:val="auto"/>
          <w:sz w:val="24"/>
          <w:szCs w:val="24"/>
          <w:lang w:val="en-US"/>
        </w:rPr>
      </w:pPr>
      <w:r>
        <w:rPr>
          <w:rFonts w:hint="default" w:cs="Arial" w:eastAsiaTheme="minorEastAsia"/>
          <w:color w:val="auto"/>
          <w:sz w:val="24"/>
          <w:szCs w:val="24"/>
          <w:lang w:val="en-US"/>
        </w:rPr>
        <w:t>“We expect that GAPs’ diet composition would differ between organic and conventional farms and vary throughout the crop season as the relative abundances of prey sources changed.”</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4. The role of 'years', in my opinion would not make a significant value since the rice agronomic practices do not change much from year to year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n the study area (Taiwan). Therefore the crop stages are enough as a time-based parameter.</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 xml:space="preserve">s means that they could potentially shift their diets depending on the biotic and abiotic factors (e.g., climatic conditions), which can vary across years despite the same </w:t>
      </w:r>
      <w:r>
        <w:rPr>
          <w:rFonts w:hint="default" w:ascii="Arial" w:hAnsi="Arial" w:cs="Arial" w:eastAsiaTheme="minorEastAsia"/>
          <w:b w:val="0"/>
          <w:bCs/>
          <w:color w:val="auto"/>
          <w:sz w:val="24"/>
          <w:szCs w:val="24"/>
          <w:lang w:val="en-US" w:eastAsia="zh-CN"/>
        </w:rPr>
        <w:t>rice agronomic practices</w:t>
      </w:r>
      <w:r>
        <w:rPr>
          <w:rFonts w:hint="default" w:cs="Arial" w:eastAsiaTheme="minorEastAsia"/>
          <w:b w:val="0"/>
          <w:bCs/>
          <w:color w:val="auto"/>
          <w:sz w:val="24"/>
          <w:szCs w:val="24"/>
          <w:lang w:val="en-US" w:eastAsia="zh-CN"/>
        </w:rPr>
        <w:t>. Therefore, in addition to</w:t>
      </w:r>
      <w:r>
        <w:rPr>
          <w:rFonts w:hint="default" w:cs="Arial" w:eastAsiaTheme="minorEastAsia"/>
          <w:color w:val="auto"/>
          <w:sz w:val="24"/>
          <w:szCs w:val="24"/>
          <w:lang w:val="en-US"/>
        </w:rPr>
        <w:t xml:space="preserve"> the variations in diet compositions of GAPs over crop stages, it would be important to examine the consistency in pest consumption across years</w:t>
      </w:r>
      <w:r>
        <w:rPr>
          <w:rFonts w:hint="default" w:cs="Arial" w:eastAsiaTheme="minorEastAsia"/>
          <w:b w:val="0"/>
          <w:bCs/>
          <w:color w:val="auto"/>
          <w:sz w:val="24"/>
          <w:szCs w:val="24"/>
          <w:lang w:val="en-US" w:eastAsia="zh-CN"/>
        </w:rPr>
        <w:t xml:space="preserve"> to better assess whether these p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There is need to clearly distinguish among overall goal/aim(s)</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specific objectives</w:t>
      </w:r>
      <w:r>
        <w:rPr>
          <w:rFonts w:hint="default" w:cs="Arial" w:eastAsiaTheme="minorEastAsia"/>
          <w:b w:val="0"/>
          <w:bCs/>
          <w:color w:val="auto"/>
          <w:sz w:val="24"/>
          <w:szCs w:val="24"/>
          <w:lang w:val="en-US" w:eastAsia="zh-CN"/>
        </w:rPr>
        <w:t>, and</w:t>
      </w:r>
      <w:r>
        <w:rPr>
          <w:rFonts w:hint="default" w:ascii="Arial" w:hAnsi="Arial" w:cs="Arial" w:eastAsiaTheme="minorEastAsia"/>
          <w:b w:val="0"/>
          <w:bCs/>
          <w:color w:val="auto"/>
          <w:sz w:val="24"/>
          <w:szCs w:val="24"/>
          <w:lang w:val="en-US" w:eastAsia="zh-CN"/>
        </w:rPr>
        <w:t xml:space="preserve"> the study's expectations or working hypotheses. As at now, they seem to be all mixed up towards the end of the introduction section</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 and add a bit of our expectations there.</w:t>
      </w: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Method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0</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Three farms in year one and 7 farms each in year 2 and 3 amounts to unbalanced sample size</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Please see our response to comment 19 for more details. </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2. The authors need to more fully and clearly describe how mist-netting as conducted: it's not enough to say this was conducted while walking along ridges, because this implies sampling only insects along </w:t>
      </w:r>
      <w:r>
        <w:rPr>
          <w:rFonts w:hint="default" w:cs="Arial" w:eastAsiaTheme="minorEastAsia"/>
          <w:b w:val="0"/>
          <w:bCs/>
          <w:color w:val="auto"/>
          <w:sz w:val="24"/>
          <w:szCs w:val="24"/>
          <w:lang w:val="en-US" w:eastAsia="zh-CN"/>
        </w:rPr>
        <w:t>t</w:t>
      </w:r>
      <w:r>
        <w:rPr>
          <w:rFonts w:hint="default" w:ascii="Arial" w:hAnsi="Arial" w:cs="Arial" w:eastAsiaTheme="minorEastAsia"/>
          <w:b w:val="0"/>
          <w:bCs/>
          <w:color w:val="auto"/>
          <w:sz w:val="24"/>
          <w:szCs w:val="24"/>
          <w:lang w:val="en-US" w:eastAsia="zh-CN"/>
        </w:rPr>
        <w:t>he field edges, rendering the collected samples unrepresentative</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added some details on the sweep-netting in the methods section: “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Arthropod trophic guild assignment for more details)</w:t>
      </w:r>
      <w:r>
        <w:rPr>
          <w:rFonts w:hint="default" w:eastAsiaTheme="minorEastAsia"/>
          <w:color w:val="auto"/>
          <w:sz w:val="24"/>
          <w:szCs w:val="24"/>
          <w:lang w:val="en-US"/>
        </w:rPr>
        <w:t>.</w:t>
      </w:r>
      <w:r>
        <w:rPr>
          <w:rFonts w:hint="default" w:cs="Arial" w:eastAsiaTheme="minorEastAsia"/>
          <w:color w:val="auto"/>
          <w:sz w:val="24"/>
          <w:szCs w:val="24"/>
          <w:lang w:val="en-US"/>
        </w:rPr>
        <w:t>”</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Sweeping for canopy inse</w:t>
      </w:r>
      <w:r>
        <w:rPr>
          <w:rFonts w:hint="default" w:cs="Arial" w:eastAsiaTheme="minorEastAsia"/>
          <w:b w:val="0"/>
          <w:bCs/>
          <w:color w:val="auto"/>
          <w:sz w:val="24"/>
          <w:szCs w:val="24"/>
          <w:lang w:val="en-US" w:eastAsia="zh-CN"/>
        </w:rPr>
        <w:t>c</w:t>
      </w:r>
      <w:r>
        <w:rPr>
          <w:rFonts w:hint="default" w:ascii="Arial" w:hAnsi="Arial" w:cs="Arial" w:eastAsiaTheme="minorEastAsia"/>
          <w:b w:val="0"/>
          <w:bCs/>
          <w:color w:val="auto"/>
          <w:sz w:val="24"/>
          <w:szCs w:val="24"/>
          <w:lang w:val="en-US" w:eastAsia="zh-CN"/>
        </w:rPr>
        <w:t>ts also implies that insects on other aerial parts of rice were ignored: not all pests are to be found on rice canopies (under-representation or under-sampling)</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 We agree that each sampling method comes with limitation</w:t>
      </w:r>
      <w:r>
        <w:rPr>
          <w:rFonts w:hint="default" w:cs="Arial" w:eastAsiaTheme="minorEastAsia"/>
          <w:color w:val="auto"/>
          <w:sz w:val="24"/>
          <w:szCs w:val="24"/>
          <w:lang w:val="en-US"/>
        </w:rPr>
        <w:t>s and our sweep-netting might not capture the entire arthropod communities in rice farms.</w:t>
      </w:r>
      <w:r>
        <w:rPr>
          <w:rFonts w:hint="default" w:ascii="Arial" w:hAnsi="Arial" w:cs="Arial" w:eastAsiaTheme="minorEastAsia"/>
          <w:color w:val="auto"/>
          <w:sz w:val="24"/>
          <w:szCs w:val="24"/>
        </w:rPr>
        <w:t xml:space="preserve"> </w:t>
      </w:r>
      <w:r>
        <w:rPr>
          <w:rFonts w:hint="default" w:cs="Arial" w:eastAsiaTheme="minorEastAsia"/>
          <w:color w:val="auto"/>
          <w:sz w:val="24"/>
          <w:szCs w:val="24"/>
          <w:lang w:val="en-US"/>
        </w:rPr>
        <w:t>H</w:t>
      </w:r>
      <w:r>
        <w:rPr>
          <w:rFonts w:hint="default" w:ascii="Arial" w:hAnsi="Arial" w:cs="Arial" w:eastAsiaTheme="minorEastAsia"/>
          <w:color w:val="auto"/>
          <w:sz w:val="24"/>
          <w:szCs w:val="24"/>
        </w:rPr>
        <w:t xml:space="preserve">owever, we </w:t>
      </w:r>
      <w:r>
        <w:rPr>
          <w:rFonts w:hint="default" w:cs="Arial" w:eastAsiaTheme="minorEastAsia"/>
          <w:color w:val="auto"/>
          <w:sz w:val="24"/>
          <w:szCs w:val="24"/>
          <w:lang w:val="en-US"/>
        </w:rPr>
        <w:t>were still able to sample</w:t>
      </w:r>
      <w:r>
        <w:rPr>
          <w:rFonts w:hint="default" w:ascii="Arial" w:hAnsi="Arial" w:cs="Arial" w:eastAsiaTheme="minorEastAsia"/>
          <w:color w:val="auto"/>
          <w:sz w:val="24"/>
          <w:szCs w:val="24"/>
        </w:rPr>
        <w:t xml:space="preserve"> the most important</w:t>
      </w:r>
      <w:r>
        <w:rPr>
          <w:rFonts w:hint="default" w:cs="Arial" w:eastAsiaTheme="minorEastAsia"/>
          <w:color w:val="auto"/>
          <w:sz w:val="24"/>
          <w:szCs w:val="24"/>
          <w:lang w:val="en-US"/>
        </w:rPr>
        <w:t>/</w:t>
      </w:r>
      <w:r>
        <w:rPr>
          <w:rFonts w:hint="default" w:ascii="Arial" w:hAnsi="Arial" w:cs="Arial" w:eastAsiaTheme="minorEastAsia"/>
          <w:color w:val="auto"/>
          <w:sz w:val="24"/>
          <w:szCs w:val="24"/>
        </w:rPr>
        <w:t>dominant arthropod</w:t>
      </w:r>
      <w:r>
        <w:rPr>
          <w:rFonts w:hint="default" w:cs="Arial" w:eastAsiaTheme="minorEastAsia"/>
          <w:color w:val="auto"/>
          <w:sz w:val="24"/>
          <w:szCs w:val="24"/>
          <w:lang w:val="en-US"/>
        </w:rPr>
        <w:t xml:space="preserve"> prey (brown planthopper and green leafhopper) and predators (</w:t>
      </w:r>
      <w:r>
        <w:rPr>
          <w:rFonts w:hint="default" w:eastAsiaTheme="minorEastAsia"/>
          <w:color w:val="auto"/>
          <w:sz w:val="24"/>
          <w:szCs w:val="24"/>
          <w:lang w:val="en-US"/>
        </w:rPr>
        <w:t>long-jawed orb weaver and ladybeetle</w:t>
      </w:r>
      <w:r>
        <w:rPr>
          <w:rFonts w:hint="default" w:cs="Arial" w:eastAsiaTheme="minorEastAsia"/>
          <w:color w:val="auto"/>
          <w:sz w:val="24"/>
          <w:szCs w:val="24"/>
          <w:lang w:val="en-US"/>
        </w:rPr>
        <w:t>)</w:t>
      </w:r>
      <w:r>
        <w:rPr>
          <w:rFonts w:hint="default" w:ascii="Arial" w:hAnsi="Arial" w:cs="Arial" w:eastAsiaTheme="minorEastAsia"/>
          <w:color w:val="auto"/>
          <w:sz w:val="24"/>
          <w:szCs w:val="24"/>
        </w:rPr>
        <w:t>.</w:t>
      </w:r>
      <w:r>
        <w:rPr>
          <w:rFonts w:hint="default" w:cs="Arial" w:eastAsiaTheme="minorEastAsia"/>
          <w:color w:val="auto"/>
          <w:sz w:val="24"/>
          <w:szCs w:val="24"/>
          <w:lang w:val="en-US"/>
        </w:rPr>
        <w:t xml:space="preserve"> Therefore, we feel that our samples should be fairly representative of the arthropod communities in our study system.</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4. Also how plots were selected for sampling including distance separation between sampled plots, and how this was independent of arthropod movement patterns (to eliminate pseud-replication) will be desirable</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now added some details on the farm selection in the methods section: “We collected terrestrial arthropods in paired organic and conventional rice farms in subtropical Taiwan (120.656-120.721 °E; 24.364-24.489 °N) from 2017 to 2019 (three farm pairs in 2017 and seven farm pairs in 2018 and 2019).  The sample sites where each farm pair was located were at least XXX apart from each other to minimize the potential movements of arthropods across farms.  The study farms were 0.2 hectares on average and irrigated with surface water.”</w:t>
      </w:r>
    </w:p>
    <w:p>
      <w:pPr>
        <w:rPr>
          <w:rFonts w:hint="default" w:ascii="Arial" w:hAnsi="Arial" w:cs="Arial"/>
          <w:b/>
          <w:color w:val="auto"/>
          <w:sz w:val="24"/>
          <w:szCs w:val="24"/>
          <w:u w:val="single"/>
        </w:rPr>
      </w:pP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It would have been useful if the study assessed the role of some surrounding vegetation on field margins (e</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g</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on ridges and levees) as a food source alternative to rice, and how it compares to rice as a contributor to pest diets. This is because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t could be that the reason predators consume more rice prey in late stages is that at this time, drier conditions and no water support little growth of alternative plants such as on ridges and le</w:t>
      </w:r>
      <w:r>
        <w:rPr>
          <w:rFonts w:hint="default" w:cs="Arial" w:eastAsiaTheme="minorEastAsia"/>
          <w:b w:val="0"/>
          <w:bCs/>
          <w:color w:val="auto"/>
          <w:sz w:val="24"/>
          <w:szCs w:val="24"/>
          <w:lang w:val="en-US" w:eastAsia="zh-CN"/>
        </w:rPr>
        <w:t>a</w:t>
      </w:r>
      <w:r>
        <w:rPr>
          <w:rFonts w:hint="default" w:ascii="Arial" w:hAnsi="Arial" w:cs="Arial" w:eastAsiaTheme="minorEastAsia"/>
          <w:b w:val="0"/>
          <w:bCs/>
          <w:color w:val="auto"/>
          <w:sz w:val="24"/>
          <w:szCs w:val="24"/>
          <w:lang w:val="en-US" w:eastAsia="zh-CN"/>
        </w:rPr>
        <w:t>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r>
        <w:rPr>
          <w:rFonts w:hint="default" w:cs="Arial" w:eastAsiaTheme="minorEastAsia"/>
          <w:b w:val="0"/>
          <w:bCs/>
          <w:color w:val="auto"/>
          <w:sz w:val="24"/>
          <w:szCs w:val="24"/>
          <w:lang w:val="en-US" w:eastAsia="zh-CN"/>
        </w:rPr>
        <w:t>.</w:t>
      </w:r>
    </w:p>
    <w:p>
      <w:pPr>
        <w:rPr>
          <w:rFonts w:hint="default" w:cs="Arial" w:eastAsiaTheme="minorEastAsia"/>
          <w:b w:val="0"/>
          <w:bCs/>
          <w:color w:val="auto"/>
          <w:sz w:val="24"/>
          <w:szCs w:val="24"/>
          <w:lang w:val="en-US" w:eastAsia="zh-CN"/>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vegetation along the farm margins was mainly composed of poaceae species and an Asteraceae species </w:t>
      </w:r>
      <w:r>
        <w:rPr>
          <w:rFonts w:hint="default" w:cs="Arial" w:eastAsiaTheme="minorEastAsia"/>
          <w:b w:val="0"/>
          <w:bCs/>
          <w:i/>
          <w:iCs/>
          <w:color w:val="auto"/>
          <w:sz w:val="24"/>
          <w:szCs w:val="24"/>
          <w:lang w:val="en-US" w:eastAsia="zh-CN"/>
        </w:rPr>
        <w:t>bidens pilosa</w:t>
      </w:r>
      <w:r>
        <w:rPr>
          <w:rFonts w:hint="default" w:cs="Arial" w:eastAsiaTheme="minorEastAsia"/>
          <w:b w:val="0"/>
          <w:bCs/>
          <w:i w:val="0"/>
          <w:iCs w:val="0"/>
          <w:color w:val="auto"/>
          <w:sz w:val="24"/>
          <w:szCs w:val="24"/>
          <w:lang w:val="en-US" w:eastAsia="zh-CN"/>
        </w:rPr>
        <w:t xml:space="preserve">. As the flooding mostly affected </w:t>
      </w:r>
      <w:r>
        <w:rPr>
          <w:rFonts w:hint="default" w:cs="Arial" w:eastAsiaTheme="minorEastAsia"/>
          <w:b w:val="0"/>
          <w:bCs/>
          <w:color w:val="auto"/>
          <w:sz w:val="24"/>
          <w:szCs w:val="24"/>
          <w:lang w:val="en-US" w:eastAsia="zh-CN"/>
        </w:rPr>
        <w:t>the rice plant within the farms, the</w:t>
      </w:r>
      <w:r>
        <w:rPr>
          <w:rFonts w:hint="default" w:cs="Arial" w:eastAsiaTheme="minorEastAsia"/>
          <w:b w:val="0"/>
          <w:bCs/>
          <w:i w:val="0"/>
          <w:iCs w:val="0"/>
          <w:color w:val="auto"/>
          <w:sz w:val="24"/>
          <w:szCs w:val="24"/>
          <w:lang w:val="en-US" w:eastAsia="zh-CN"/>
        </w:rPr>
        <w:t xml:space="preserve"> growth of these surrounding plants was by and large independent of water regime and they persisted over the crop season</w:t>
      </w:r>
      <w:r>
        <w:rPr>
          <w:rFonts w:hint="default" w:cs="Arial" w:eastAsiaTheme="minorEastAsia"/>
          <w:b w:val="0"/>
          <w:bCs/>
          <w:color w:val="auto"/>
          <w:sz w:val="24"/>
          <w:szCs w:val="24"/>
          <w:lang w:val="en-US" w:eastAsia="zh-CN"/>
        </w:rPr>
        <w:t>. It is possible that rice herbivores might have consumed some surrounding plants, but our data show that rice herbivores exhibited carbon isotope signatures more similar to those of rice plant (C</w:t>
      </w:r>
      <w:r>
        <w:rPr>
          <w:rFonts w:hint="default" w:cs="Arial" w:eastAsiaTheme="minorEastAsia"/>
          <w:b w:val="0"/>
          <w:bCs/>
          <w:color w:val="auto"/>
          <w:sz w:val="24"/>
          <w:szCs w:val="24"/>
          <w:vertAlign w:val="subscript"/>
          <w:lang w:val="en-US" w:eastAsia="zh-CN"/>
        </w:rPr>
        <w:t>3</w:t>
      </w:r>
      <w:r>
        <w:rPr>
          <w:rFonts w:hint="default" w:cs="Arial" w:eastAsiaTheme="minorEastAsia"/>
          <w:b w:val="0"/>
          <w:bCs/>
          <w:color w:val="auto"/>
          <w:sz w:val="24"/>
          <w:szCs w:val="24"/>
          <w:lang w:val="en-US" w:eastAsia="zh-CN"/>
        </w:rPr>
        <w:t xml:space="preserve"> signals) than tourist herbivores did (which fed primarily on the surrounding vegetation with C</w:t>
      </w:r>
      <w:r>
        <w:rPr>
          <w:rFonts w:hint="default" w:cs="Arial" w:eastAsiaTheme="minorEastAsia"/>
          <w:b w:val="0"/>
          <w:bCs/>
          <w:color w:val="auto"/>
          <w:sz w:val="24"/>
          <w:szCs w:val="24"/>
          <w:vertAlign w:val="subscript"/>
          <w:lang w:val="en-US" w:eastAsia="zh-CN"/>
        </w:rPr>
        <w:t>4</w:t>
      </w:r>
      <w:r>
        <w:rPr>
          <w:rFonts w:hint="default" w:cs="Arial" w:eastAsiaTheme="minorEastAsia"/>
          <w:b w:val="0"/>
          <w:bCs/>
          <w:color w:val="auto"/>
          <w:sz w:val="24"/>
          <w:szCs w:val="24"/>
          <w:lang w:val="en-US" w:eastAsia="zh-CN"/>
        </w:rPr>
        <w:t xml:space="preserve"> signals), suggesting that the effects of surrounding vegetation on the feeding of rice herbivores might be relatively minor. 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hint="default" w:cs="Arial" w:eastAsiaTheme="minorEastAsia"/>
          <w:b w:val="0"/>
          <w:bCs/>
          <w:color w:val="0070C0"/>
          <w:sz w:val="24"/>
          <w:szCs w:val="24"/>
          <w:lang w:val="en-US" w:eastAsia="zh-CN"/>
        </w:rPr>
      </w:pPr>
      <w:r>
        <w:rPr>
          <w:rFonts w:hint="default" w:cs="Arial" w:eastAsiaTheme="minorEastAsia"/>
          <w:b w:val="0"/>
          <w:bCs/>
          <w:color w:val="0070C0"/>
          <w:sz w:val="24"/>
          <w:szCs w:val="24"/>
          <w:lang w:val="en-US" w:eastAsia="zh-CN"/>
        </w:rPr>
        <w:t>[Add a stable isotope signature biplot of prey sources and rice plant.]</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6. The role of habitat variables in driving predation rates has been treated very subliminally: not included in the objectives, not thoroughly described in Methods as to how the habitat structure (forest cover, other vegetation on field margins etc) were measu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is quite wide and though a few mobile arthropods may disperse from there into farms (certainly not spiders and lady-beetles!!!), it will definitely not affect pest-predator trophic interaction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The distance between forest patches and the study farms depended on the site, ranging from less than a hundred to a few hundred meters. In fact, Rusch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xml:space="preserve">. (2016) showed that landscape composition within an 1-km radius around the field could affect the level of natural pest control. Another study by Karp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2018) even quantified the proportion of various land use types within a 2-km radius of each study site to examine the effect of landscape composition on natural enemy and pest abundances as well as predation rates. Therefore, we feel that quantifying the surrounding forest cover within an 1-km buffer would be a reasonable approach.</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Rusch, A., Chaplin-Kramer, R., Gardiner, M. M., Hawro, V., Holland, J., Landis, D., ... &amp; Bommarco, R. (2016). Agricultural landscape simplification reduces natural pest control: A quantitative synthesis. Agriculture, Ecosystems &amp; Environment, 221, 198-204.</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Analyse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6</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w:t>
      </w:r>
      <w:r>
        <w:rPr>
          <w:rFonts w:hint="default" w:cs="Arial" w:eastAsiaTheme="minorEastAsia"/>
          <w:b w:val="0"/>
          <w:bCs/>
          <w:color w:val="auto"/>
          <w:sz w:val="24"/>
          <w:szCs w:val="24"/>
          <w:lang w:val="en-US" w:eastAsia="zh-CN"/>
        </w:rPr>
        <w:t>n</w:t>
      </w:r>
      <w:r>
        <w:rPr>
          <w:rFonts w:hint="default" w:ascii="Arial" w:hAnsi="Arial" w:cs="Arial" w:eastAsiaTheme="minorEastAsia"/>
          <w:b w:val="0"/>
          <w:bCs/>
          <w:color w:val="auto"/>
          <w:sz w:val="24"/>
          <w:szCs w:val="24"/>
          <w:lang w:val="en-US" w:eastAsia="zh-CN"/>
        </w:rPr>
        <w:t xml:space="preserve">ivores. </w:t>
      </w:r>
      <w:r>
        <w:rPr>
          <w:rFonts w:hint="default" w:cs="Arial" w:eastAsiaTheme="minorEastAsia"/>
          <w:b w:val="0"/>
          <w:bCs/>
          <w:color w:val="auto"/>
          <w:sz w:val="24"/>
          <w:szCs w:val="24"/>
          <w:lang w:val="en-US" w:eastAsia="zh-CN"/>
        </w:rPr>
        <w:t>Finally</w:t>
      </w:r>
      <w:r>
        <w:rPr>
          <w:rFonts w:hint="default" w:ascii="Arial" w:hAnsi="Arial" w:cs="Arial" w:eastAsiaTheme="minorEastAsia"/>
          <w:b w:val="0"/>
          <w:bCs/>
          <w:color w:val="auto"/>
          <w:sz w:val="24"/>
          <w:szCs w:val="24"/>
          <w:lang w:val="en-US" w:eastAsia="zh-CN"/>
        </w:rPr>
        <w:t>, omitting crickets as part of detri</w:t>
      </w:r>
      <w:r>
        <w:rPr>
          <w:rFonts w:hint="default" w:cs="Arial" w:eastAsiaTheme="minorEastAsia"/>
          <w:b w:val="0"/>
          <w:bCs/>
          <w:color w:val="auto"/>
          <w:sz w:val="24"/>
          <w:szCs w:val="24"/>
          <w:lang w:val="en-US" w:eastAsia="zh-CN"/>
        </w:rPr>
        <w:t>ti</w:t>
      </w:r>
      <w:r>
        <w:rPr>
          <w:rFonts w:hint="default" w:ascii="Arial" w:hAnsi="Arial" w:cs="Arial" w:eastAsiaTheme="minorEastAsia"/>
          <w:b w:val="0"/>
          <w:bCs/>
          <w:color w:val="auto"/>
          <w:sz w:val="24"/>
          <w:szCs w:val="24"/>
          <w:lang w:val="en-US" w:eastAsia="zh-CN"/>
        </w:rPr>
        <w:t>vores is curiou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best practice in using stable isotope mixing models is to have the number of prey sources not exceeding the number of biotracers plus one. Since there were only two biotracers (carbon and nitrogen) in our study, three prey sources would be suitable for model estimation. Pooling samples at the family or genus level would yield substantially more prey sources, introducing more uncertainties to the diet estimates.</w:t>
      </w:r>
    </w:p>
    <w:p>
      <w:pPr>
        <w:rPr>
          <w:rFonts w:hint="default" w:cs="Arial" w:eastAsiaTheme="minorEastAsia"/>
          <w:color w:val="auto"/>
          <w:sz w:val="24"/>
          <w:szCs w:val="24"/>
          <w:lang w:val="en-US"/>
        </w:rPr>
      </w:pPr>
      <w:r>
        <w:rPr>
          <w:rFonts w:hint="default" w:cs="Arial" w:eastAsiaTheme="minorEastAsia"/>
          <w:color w:val="auto"/>
          <w:sz w:val="24"/>
          <w:szCs w:val="24"/>
          <w:lang w:val="en-US"/>
        </w:rPr>
        <w:t>The assignment of trophic guilds and subsequent pooling of prey sources in our study were based on a combination of dietary information in the literature and k-means clustering of carbon and nitrogen isotope signatures of arthropod samples. This ensures that the isotopic difference among the prey sources and the isotopic similarity within the same source were maximized. Therefore, even though the isotope samples were pooled at the order level, we feel that the three prey sources used in our analyses would be appropriate.</w:t>
      </w:r>
    </w:p>
    <w:p>
      <w:pPr>
        <w:rPr>
          <w:rFonts w:hint="default" w:cs="Arial" w:eastAsiaTheme="minorEastAsia"/>
          <w:color w:val="auto"/>
          <w:sz w:val="24"/>
          <w:szCs w:val="24"/>
          <w:lang w:val="en-US"/>
        </w:rPr>
      </w:pPr>
      <w:r>
        <w:rPr>
          <w:rFonts w:hint="default" w:cs="Arial" w:eastAsiaTheme="minorEastAsia"/>
          <w:b w:val="0"/>
          <w:bCs/>
          <w:color w:val="auto"/>
          <w:sz w:val="24"/>
          <w:szCs w:val="24"/>
          <w:lang w:val="en-US" w:eastAsia="zh-CN"/>
        </w:rPr>
        <w:t>Regarding the grouping of arthropod taxa, g</w:t>
      </w:r>
      <w:r>
        <w:rPr>
          <w:rFonts w:hint="default" w:ascii="Arial" w:hAnsi="Arial" w:cs="Arial" w:eastAsiaTheme="minorEastAsia"/>
          <w:b w:val="0"/>
          <w:bCs/>
          <w:color w:val="auto"/>
          <w:sz w:val="24"/>
          <w:szCs w:val="24"/>
          <w:lang w:val="en-US" w:eastAsia="zh-CN"/>
        </w:rPr>
        <w:t>rasshopper</w:t>
      </w:r>
      <w:r>
        <w:rPr>
          <w:rFonts w:hint="default" w:cs="Arial" w:eastAsiaTheme="minorEastAsia"/>
          <w:b w:val="0"/>
          <w:bCs/>
          <w:color w:val="auto"/>
          <w:sz w:val="24"/>
          <w:szCs w:val="24"/>
          <w:lang w:val="en-US" w:eastAsia="zh-CN"/>
        </w:rPr>
        <w:t>s and</w:t>
      </w:r>
      <w:r>
        <w:rPr>
          <w:rFonts w:hint="default" w:ascii="Arial" w:hAnsi="Arial" w:cs="Arial" w:eastAsiaTheme="minorEastAsia"/>
          <w:b w:val="0"/>
          <w:bCs/>
          <w:color w:val="auto"/>
          <w:sz w:val="24"/>
          <w:szCs w:val="24"/>
          <w:lang w:val="en-US" w:eastAsia="zh-CN"/>
        </w:rPr>
        <w:t xml:space="preserve"> </w:t>
      </w:r>
      <w:r>
        <w:rPr>
          <w:rFonts w:hint="default" w:cs="Arial" w:eastAsiaTheme="minorEastAsia"/>
          <w:b w:val="0"/>
          <w:bCs/>
          <w:color w:val="auto"/>
          <w:sz w:val="24"/>
          <w:szCs w:val="24"/>
          <w:lang w:val="en-US" w:eastAsia="zh-CN"/>
        </w:rPr>
        <w:t>leaf</w:t>
      </w:r>
      <w:r>
        <w:rPr>
          <w:rFonts w:hint="default" w:ascii="Arial" w:hAnsi="Arial" w:cs="Arial" w:eastAsiaTheme="minorEastAsia"/>
          <w:b w:val="0"/>
          <w:bCs/>
          <w:color w:val="auto"/>
          <w:sz w:val="24"/>
          <w:szCs w:val="24"/>
          <w:lang w:val="en-US" w:eastAsia="zh-CN"/>
        </w:rPr>
        <w:t xml:space="preserve"> beetles</w:t>
      </w:r>
      <w:r>
        <w:rPr>
          <w:rFonts w:hint="default" w:cs="Arial" w:eastAsiaTheme="minorEastAsia"/>
          <w:b w:val="0"/>
          <w:bCs/>
          <w:color w:val="auto"/>
          <w:sz w:val="24"/>
          <w:szCs w:val="24"/>
          <w:lang w:val="en-US" w:eastAsia="zh-CN"/>
        </w:rPr>
        <w:t xml:space="preserve"> had similar isotope signatures as both groups fed primarily on surrounding vegetation; h</w:t>
      </w:r>
      <w:r>
        <w:rPr>
          <w:rFonts w:hint="default" w:ascii="Arial" w:hAnsi="Arial" w:cs="Arial" w:eastAsiaTheme="minorEastAsia"/>
          <w:b w:val="0"/>
          <w:bCs/>
          <w:color w:val="auto"/>
          <w:sz w:val="24"/>
          <w:szCs w:val="24"/>
          <w:lang w:val="en-US" w:eastAsia="zh-CN"/>
        </w:rPr>
        <w:t>emiptera and lepidoptera</w:t>
      </w:r>
      <w:r>
        <w:rPr>
          <w:rFonts w:hint="default" w:cs="Arial" w:eastAsiaTheme="minorEastAsia"/>
          <w:b w:val="0"/>
          <w:bCs/>
          <w:color w:val="auto"/>
          <w:sz w:val="24"/>
          <w:szCs w:val="24"/>
          <w:lang w:val="en-US" w:eastAsia="zh-CN"/>
        </w:rPr>
        <w:t xml:space="preserve"> species also had similar isotope signatures, justifying assigning them in the same trophic guild. In fact, the main H</w:t>
      </w:r>
      <w:r>
        <w:rPr>
          <w:rFonts w:hint="default" w:ascii="Arial" w:hAnsi="Arial" w:cs="Arial" w:eastAsiaTheme="minorEastAsia"/>
          <w:b w:val="0"/>
          <w:bCs/>
          <w:color w:val="auto"/>
          <w:sz w:val="24"/>
          <w:szCs w:val="24"/>
          <w:lang w:val="en-US" w:eastAsia="zh-CN"/>
        </w:rPr>
        <w:t>emiptera</w:t>
      </w:r>
      <w:r>
        <w:rPr>
          <w:rFonts w:hint="default" w:cs="Arial" w:eastAsiaTheme="minorEastAsia"/>
          <w:b w:val="0"/>
          <w:bCs/>
          <w:color w:val="auto"/>
          <w:sz w:val="24"/>
          <w:szCs w:val="24"/>
          <w:lang w:val="en-US" w:eastAsia="zh-CN"/>
        </w:rPr>
        <w:t xml:space="preserve"> species in our study (planthoppers, leafhoppers, and stink bugs) were sap feeders of rice plants. Finally, </w:t>
      </w:r>
      <w:r>
        <w:rPr>
          <w:rFonts w:hint="default" w:cs="Arial" w:eastAsiaTheme="minorEastAsia"/>
          <w:color w:val="auto"/>
          <w:sz w:val="24"/>
          <w:szCs w:val="24"/>
          <w:lang w:val="en-US"/>
        </w:rPr>
        <w:t>there were not many crickets in our field samples, plus their diets were relatively variable, and therefore we have decided to exclude them from our analyses.</w:t>
      </w:r>
    </w:p>
    <w:p>
      <w:pPr>
        <w:rPr>
          <w:rFonts w:hint="default" w:cs="Arial" w:eastAsiaTheme="minorEastAsia"/>
          <w:b w:val="0"/>
          <w:bCs/>
          <w:color w:val="0070C0"/>
          <w:sz w:val="24"/>
          <w:szCs w:val="24"/>
          <w:lang w:val="en-US" w:eastAsia="zh-CN"/>
        </w:rPr>
      </w:pPr>
      <w:r>
        <w:rPr>
          <w:rFonts w:hint="default" w:cs="Arial" w:eastAsiaTheme="minorEastAsia"/>
          <w:b w:val="0"/>
          <w:bCs/>
          <w:color w:val="0070C0"/>
          <w:sz w:val="24"/>
          <w:szCs w:val="24"/>
          <w:lang w:val="en-US" w:eastAsia="zh-CN"/>
        </w:rPr>
        <w:t>[Add a stable isotope signature biplot of major arthropod families.]</w:t>
      </w:r>
    </w:p>
    <w:p>
      <w:pPr>
        <w:rPr>
          <w:rFonts w:hint="default" w:cs="Arial" w:eastAsiaTheme="minorEastAsia"/>
          <w:b w:val="0"/>
          <w:bCs/>
          <w:color w:val="0070C0"/>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7</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Mention is made of beta regression but not probability distribution or link function applied, or wh</w:t>
      </w:r>
      <w:r>
        <w:rPr>
          <w:rFonts w:hint="default" w:cs="Arial" w:eastAsiaTheme="minorEastAsia"/>
          <w:b w:val="0"/>
          <w:bCs/>
          <w:color w:val="auto"/>
          <w:sz w:val="24"/>
          <w:szCs w:val="24"/>
          <w:lang w:val="en-US" w:eastAsia="zh-CN"/>
        </w:rPr>
        <w:t>e</w:t>
      </w:r>
      <w:r>
        <w:rPr>
          <w:rFonts w:hint="default" w:ascii="Arial" w:hAnsi="Arial" w:cs="Arial" w:eastAsiaTheme="minorEastAsia"/>
          <w:b w:val="0"/>
          <w:bCs/>
          <w:color w:val="auto"/>
          <w:sz w:val="24"/>
          <w:szCs w:val="24"/>
          <w:lang w:val="en-US" w:eastAsia="zh-CN"/>
        </w:rPr>
        <w:t>ther this was conducted using GLM or GLMM modelling</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now added more details on our data analyses: “</w:t>
      </w:r>
      <w:r>
        <w:rPr>
          <w:rFonts w:hint="default" w:ascii="Arial" w:hAnsi="Arial" w:cs="Arial" w:eastAsiaTheme="minorEastAsia"/>
          <w:color w:val="auto"/>
          <w:sz w:val="24"/>
          <w:szCs w:val="24"/>
        </w:rPr>
        <w:t xml:space="preserve">To examine how local abiotic and biotic factors may affect the pest consumption by GAPs, we fit </w:t>
      </w:r>
      <w:r>
        <w:rPr>
          <w:rFonts w:hint="default" w:ascii="Arial" w:hAnsi="Arial" w:cs="Arial" w:eastAsiaTheme="minorEastAsia"/>
          <w:color w:val="auto"/>
          <w:sz w:val="24"/>
          <w:szCs w:val="24"/>
          <w:lang w:val="en-US"/>
        </w:rPr>
        <w:t xml:space="preserve">generalized linear models (GLM) with a beta distribution and a logit link function </w:t>
      </w:r>
      <w:r>
        <w:rPr>
          <w:rFonts w:hint="default" w:ascii="Arial" w:hAnsi="Arial" w:cs="Arial" w:eastAsiaTheme="minorEastAsia"/>
          <w:color w:val="auto"/>
          <w:sz w:val="24"/>
          <w:szCs w:val="24"/>
        </w:rPr>
        <w:t xml:space="preserve">using the R betareg package </w:t>
      </w:r>
      <w:r>
        <w:rPr>
          <w:rFonts w:hint="default" w:ascii="Arial" w:hAnsi="Arial" w:cs="Arial" w:eastAsiaTheme="minorEastAsia"/>
          <w:color w:val="auto"/>
          <w:sz w:val="24"/>
          <w:szCs w:val="24"/>
        </w:rPr>
        <w:fldChar w:fldCharType="begin"/>
      </w:r>
      <w:r>
        <w:rPr>
          <w:rFonts w:hint="default" w:ascii="Arial" w:hAnsi="Arial" w:cs="Arial" w:eastAsiaTheme="minorEastAsia"/>
          <w:color w:val="auto"/>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hint="default" w:ascii="Arial" w:hAnsi="Arial" w:cs="Arial" w:eastAsiaTheme="minorEastAsia"/>
          <w:color w:val="auto"/>
          <w:sz w:val="24"/>
          <w:szCs w:val="24"/>
        </w:rPr>
        <w:fldChar w:fldCharType="separate"/>
      </w:r>
      <w:r>
        <w:rPr>
          <w:rFonts w:hint="default" w:ascii="Arial" w:hAnsi="Arial" w:cs="Arial" w:eastAsiaTheme="minorEastAsia"/>
          <w:color w:val="auto"/>
          <w:sz w:val="24"/>
          <w:szCs w:val="24"/>
        </w:rPr>
        <w:t>(Zeileis et al., 2016)</w:t>
      </w:r>
      <w:r>
        <w:rPr>
          <w:rFonts w:hint="default" w:ascii="Arial" w:hAnsi="Arial" w:cs="Arial" w:eastAsiaTheme="minorEastAsia"/>
          <w:color w:val="auto"/>
          <w:sz w:val="24"/>
          <w:szCs w:val="24"/>
        </w:rPr>
        <w:fldChar w:fldCharType="end"/>
      </w:r>
      <w:r>
        <w:rPr>
          <w:rFonts w:hint="default" w:ascii="Arial" w:hAnsi="Arial" w:cs="Arial" w:eastAsiaTheme="minorEastAsia"/>
          <w:color w:val="auto"/>
          <w:sz w:val="24"/>
          <w:szCs w:val="24"/>
          <w:lang w:val="en-US"/>
        </w:rPr>
        <w:t>, with</w:t>
      </w:r>
      <w:r>
        <w:rPr>
          <w:rFonts w:hint="default" w:ascii="Arial" w:hAnsi="Arial" w:cs="Arial" w:eastAsiaTheme="minorEastAsia"/>
          <w:color w:val="auto"/>
          <w:sz w:val="24"/>
          <w:szCs w:val="24"/>
        </w:rPr>
        <w:t xml:space="preserve"> year, farm type, crop stage, percent forest cover, and the relative abundance of rice herbivores as fixed effects and the proportion of rice herbivores consumed in predators’ diet as the response</w:t>
      </w:r>
      <w:r>
        <w:rPr>
          <w:rFonts w:hint="default" w:ascii="Arial" w:hAnsi="Arial" w:cs="Arial" w:eastAsiaTheme="minorEastAsia"/>
          <w:color w:val="auto"/>
          <w:sz w:val="24"/>
          <w:szCs w:val="24"/>
          <w:lang w:val="en-US"/>
        </w:rPr>
        <w:t>.</w:t>
      </w:r>
      <w:r>
        <w:rPr>
          <w:rFonts w:hint="default" w:cs="Arial" w:eastAsiaTheme="minorEastAsia"/>
          <w:color w:val="auto"/>
          <w:sz w:val="24"/>
          <w:szCs w:val="24"/>
          <w:lang w:val="en-US"/>
        </w:rPr>
        <w:t>”</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ANOVA procedure is stated to have been applied to analyse some data that were supposedly analysed using beta regression. Why would such repetition be necessary?</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nova” function was applied to the beta GLMs to assess the significance of each factor in the model using the likelihood ratio test. It was not used to perform the analysis of variance (not to be confused with the function name).</w:t>
      </w:r>
    </w:p>
    <w:p>
      <w:pPr>
        <w:rPr>
          <w:rFonts w:hint="default" w:ascii="Arial" w:hAnsi="Arial" w:cs="Arial"/>
          <w:b/>
          <w:color w:val="FF0000"/>
          <w:sz w:val="24"/>
          <w:szCs w:val="24"/>
          <w:u w:val="single"/>
        </w:rPr>
      </w:pP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19</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4. From the unbalanced sample size 3, 7 and 7 farms) across the three years, assessment of the role of years would have require</w:t>
      </w:r>
      <w:r>
        <w:rPr>
          <w:rFonts w:hint="default" w:cs="Arial" w:eastAsiaTheme="minorEastAsia"/>
          <w:b w:val="0"/>
          <w:bCs/>
          <w:color w:val="0070C0"/>
          <w:sz w:val="24"/>
          <w:szCs w:val="24"/>
          <w:lang w:val="en-US" w:eastAsia="zh-CN"/>
        </w:rPr>
        <w:t>d</w:t>
      </w:r>
      <w:r>
        <w:rPr>
          <w:rFonts w:hint="default" w:ascii="Arial" w:hAnsi="Arial" w:cs="Arial" w:eastAsiaTheme="minorEastAsia"/>
          <w:b w:val="0"/>
          <w:bCs/>
          <w:color w:val="0070C0"/>
          <w:sz w:val="24"/>
          <w:szCs w:val="24"/>
          <w:lang w:val="en-US" w:eastAsia="zh-CN"/>
        </w:rPr>
        <w:t xml:space="preserve"> a statement as to how such imbalance was addressed before analyses were performed in beta regression, e</w:t>
      </w:r>
      <w:r>
        <w:rPr>
          <w:rFonts w:hint="default" w:cs="Arial" w:eastAsiaTheme="minorEastAsia"/>
          <w:b w:val="0"/>
          <w:bCs/>
          <w:color w:val="0070C0"/>
          <w:sz w:val="24"/>
          <w:szCs w:val="24"/>
          <w:lang w:val="en-US" w:eastAsia="zh-CN"/>
        </w:rPr>
        <w:t>.</w:t>
      </w:r>
      <w:r>
        <w:rPr>
          <w:rFonts w:hint="default" w:ascii="Arial" w:hAnsi="Arial" w:cs="Arial" w:eastAsiaTheme="minorEastAsia"/>
          <w:b w:val="0"/>
          <w:bCs/>
          <w:color w:val="0070C0"/>
          <w:sz w:val="24"/>
          <w:szCs w:val="24"/>
          <w:lang w:val="en-US" w:eastAsia="zh-CN"/>
        </w:rPr>
        <w:t>g</w:t>
      </w:r>
      <w:r>
        <w:rPr>
          <w:rFonts w:hint="default" w:cs="Arial" w:eastAsiaTheme="minorEastAsia"/>
          <w:b w:val="0"/>
          <w:bCs/>
          <w:color w:val="0070C0"/>
          <w:sz w:val="24"/>
          <w:szCs w:val="24"/>
          <w:lang w:val="en-US" w:eastAsia="zh-CN"/>
        </w:rPr>
        <w:t xml:space="preserve">., </w:t>
      </w:r>
      <w:r>
        <w:rPr>
          <w:rFonts w:hint="default" w:ascii="Arial" w:hAnsi="Arial" w:cs="Arial" w:eastAsiaTheme="minorEastAsia"/>
          <w:b w:val="0"/>
          <w:bCs/>
          <w:color w:val="0070C0"/>
          <w:sz w:val="24"/>
          <w:szCs w:val="24"/>
          <w:lang w:val="en-US" w:eastAsia="zh-CN"/>
        </w:rPr>
        <w:t>incorporating a Kenward-Roger approximation with an autoregressive data structure, so as to reduce the impact of data heterokedascicity</w:t>
      </w:r>
      <w:r>
        <w:rPr>
          <w:rFonts w:hint="default" w:cs="Arial" w:eastAsiaTheme="minorEastAsia"/>
          <w:b w:val="0"/>
          <w:bCs/>
          <w:color w:val="0070C0"/>
          <w:sz w:val="24"/>
          <w:szCs w:val="24"/>
          <w:lang w:val="en-US" w:eastAsia="zh-CN"/>
        </w:rPr>
        <w:t>.</w:t>
      </w:r>
    </w:p>
    <w:p>
      <w:pPr>
        <w:rPr>
          <w:rFonts w:hint="default" w:ascii="Arial" w:hAnsi="Arial" w:cs="Arial"/>
          <w:b/>
          <w:color w:val="0070C0"/>
          <w:sz w:val="24"/>
          <w:szCs w:val="24"/>
          <w:u w:val="single"/>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now updated our analyses to account for the unbalanced sample size by using weighted regressions based on the numbers of the observations in each year and constructing bootstrap confidence intervals in place of the original normal confidence intervals.</w:t>
      </w:r>
    </w:p>
    <w:p>
      <w:pPr>
        <w:rPr>
          <w:rFonts w:hint="default" w:ascii="Arial" w:hAnsi="Arial" w:cs="Arial"/>
          <w:b/>
          <w:color w:val="FF0000"/>
          <w:sz w:val="24"/>
          <w:szCs w:val="24"/>
          <w:u w:val="single"/>
        </w:rPr>
      </w:pPr>
      <w:bookmarkStart w:id="0" w:name="_GoBack"/>
      <w:bookmarkEnd w:id="0"/>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0</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5. It is also not clear whether the interactive influences of the various explanatory factors were performed on mean, medial or other values of food-source proportions from MixSIAR, of from other datasets. This should be clarified</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r>
        <w:rPr>
          <w:rFonts w:hint="default" w:ascii="Arial" w:hAnsi="Arial" w:cs="Arial" w:eastAsiaTheme="minorEastAsia"/>
          <w:b w:val="0"/>
          <w:bCs/>
          <w:i/>
          <w:iCs/>
          <w:color w:val="FF0000"/>
          <w:sz w:val="24"/>
          <w:szCs w:val="24"/>
          <w:lang w:val="en-US" w:eastAsia="zh-CN"/>
        </w:rPr>
        <w:t>Results</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1</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MixSIAR model results isotopic results and construct results based on medians. For details on this, see various articles by Brian Stock and Semmen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2</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2. The results of the medians should consequently be presented in at least 1 table, and also the figures should preferably be presented in form of posterior median density plots (usually generated automatically by MixSIAR) rather than the linear graphs presented here by the author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3</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3. After that results change, the patterns and trends in food source contributions to consumer diets will change a lot, the authors will the need to re-write results section</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4</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specialization/monophagy)</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5</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5. The role of habitat variables in driving predation rates have not been clearly treated in results, so it is not easy to see how they influenced observed predation patterns. They could well be eliminated from the paper</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Discussion</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26</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r>
        <w:rPr>
          <w:rFonts w:hint="default" w:cs="Arial" w:eastAsiaTheme="minorEastAsia"/>
          <w:b w:val="0"/>
          <w:bCs/>
          <w:color w:val="0070C0"/>
          <w:sz w:val="24"/>
          <w:szCs w:val="24"/>
          <w:lang w:val="en-US" w:eastAsia="zh-CN"/>
        </w:rPr>
        <w:t>.</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revised the discussion section based on the updated analyses and results.</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color w:val="FF0000"/>
          <w:sz w:val="24"/>
          <w:szCs w:val="24"/>
        </w:rPr>
      </w:pP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docPartObj>
        <w:docPartGallery w:val="autotext"/>
      </w:docPartObj>
    </w:sdtPr>
    <w:sdtEndPr>
      <w:rPr>
        <w:rFonts w:ascii="Times New Roman" w:hAnsi="Times New Roman" w:cs="Times New Roman"/>
        <w:sz w:val="24"/>
        <w:szCs w:val="20"/>
      </w:rPr>
    </w:sdtEndPr>
    <w:sdtContent>
      <w:p>
        <w:pPr>
          <w:pStyle w:val="9"/>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w:t>
        </w:r>
        <w:r>
          <w:rPr>
            <w:rFonts w:ascii="Times New Roman" w:hAnsi="Times New Roman" w:cs="Times New Roman"/>
            <w:sz w:val="24"/>
            <w:szCs w:val="20"/>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45DA8009"/>
    <w:multiLevelType w:val="singleLevel"/>
    <w:tmpl w:val="45DA8009"/>
    <w:lvl w:ilvl="0" w:tentative="0">
      <w:start w:val="1"/>
      <w:numFmt w:val="decimal"/>
      <w:suff w:val="space"/>
      <w:lvlText w:val="%1."/>
      <w:lvlJc w:val="left"/>
    </w:lvl>
  </w:abstractNum>
  <w:abstractNum w:abstractNumId="3">
    <w:nsid w:val="4905ACE1"/>
    <w:multiLevelType w:val="singleLevel"/>
    <w:tmpl w:val="4905ACE1"/>
    <w:lvl w:ilvl="0" w:tentative="0">
      <w:start w:val="2"/>
      <w:numFmt w:val="decimal"/>
      <w:suff w:val="space"/>
      <w:lvlText w:val="%1."/>
      <w:lvlJc w:val="left"/>
    </w:lvl>
  </w:abstractNum>
  <w:abstractNum w:abstractNumId="4">
    <w:nsid w:val="6B362A0F"/>
    <w:multiLevelType w:val="singleLevel"/>
    <w:tmpl w:val="6B362A0F"/>
    <w:lvl w:ilvl="0" w:tentative="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858F8"/>
    <w:rsid w:val="00286A9A"/>
    <w:rsid w:val="0028775C"/>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F3873"/>
    <w:rsid w:val="002F7CAB"/>
    <w:rsid w:val="00302D83"/>
    <w:rsid w:val="00306149"/>
    <w:rsid w:val="0030664A"/>
    <w:rsid w:val="00312CC2"/>
    <w:rsid w:val="00317AFE"/>
    <w:rsid w:val="003229B9"/>
    <w:rsid w:val="003246ED"/>
    <w:rsid w:val="00324A75"/>
    <w:rsid w:val="0032543B"/>
    <w:rsid w:val="00330732"/>
    <w:rsid w:val="00331E1A"/>
    <w:rsid w:val="003320DD"/>
    <w:rsid w:val="00334D7D"/>
    <w:rsid w:val="003411BF"/>
    <w:rsid w:val="00341A39"/>
    <w:rsid w:val="00345371"/>
    <w:rsid w:val="0034537C"/>
    <w:rsid w:val="00350D5B"/>
    <w:rsid w:val="00353762"/>
    <w:rsid w:val="00353E13"/>
    <w:rsid w:val="00353F7D"/>
    <w:rsid w:val="00363FFD"/>
    <w:rsid w:val="003640DC"/>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613E"/>
    <w:rsid w:val="006D65C0"/>
    <w:rsid w:val="006D71A1"/>
    <w:rsid w:val="006D73FA"/>
    <w:rsid w:val="006E0220"/>
    <w:rsid w:val="006E32C5"/>
    <w:rsid w:val="006E4477"/>
    <w:rsid w:val="006E5D79"/>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6E5043"/>
    <w:rsid w:val="01710365"/>
    <w:rsid w:val="017B7436"/>
    <w:rsid w:val="018E0D25"/>
    <w:rsid w:val="0194674A"/>
    <w:rsid w:val="019B1E99"/>
    <w:rsid w:val="01D31020"/>
    <w:rsid w:val="01D95F0B"/>
    <w:rsid w:val="020F676D"/>
    <w:rsid w:val="022D7245"/>
    <w:rsid w:val="02755C49"/>
    <w:rsid w:val="029C7664"/>
    <w:rsid w:val="02CB5403"/>
    <w:rsid w:val="030F42DA"/>
    <w:rsid w:val="03137998"/>
    <w:rsid w:val="03573531"/>
    <w:rsid w:val="035D4F33"/>
    <w:rsid w:val="03A87D17"/>
    <w:rsid w:val="03A964DC"/>
    <w:rsid w:val="03B2270E"/>
    <w:rsid w:val="03CF064F"/>
    <w:rsid w:val="03CF75C5"/>
    <w:rsid w:val="03D41080"/>
    <w:rsid w:val="03DB3B26"/>
    <w:rsid w:val="04046574"/>
    <w:rsid w:val="045D6F1D"/>
    <w:rsid w:val="04763EE5"/>
    <w:rsid w:val="04B213C1"/>
    <w:rsid w:val="04C64E6C"/>
    <w:rsid w:val="04F2181E"/>
    <w:rsid w:val="051171FD"/>
    <w:rsid w:val="05216546"/>
    <w:rsid w:val="056F72B2"/>
    <w:rsid w:val="05842C8E"/>
    <w:rsid w:val="058663AA"/>
    <w:rsid w:val="05A14F91"/>
    <w:rsid w:val="05A21435"/>
    <w:rsid w:val="05AF064A"/>
    <w:rsid w:val="05BD2794"/>
    <w:rsid w:val="05CC64B2"/>
    <w:rsid w:val="05D33AA6"/>
    <w:rsid w:val="05EF3F4F"/>
    <w:rsid w:val="05FB64DB"/>
    <w:rsid w:val="06155A61"/>
    <w:rsid w:val="064222D0"/>
    <w:rsid w:val="06907A1C"/>
    <w:rsid w:val="06FA74CE"/>
    <w:rsid w:val="07314DB1"/>
    <w:rsid w:val="075D3719"/>
    <w:rsid w:val="07730ECD"/>
    <w:rsid w:val="07B76CEE"/>
    <w:rsid w:val="081C4DA3"/>
    <w:rsid w:val="081F52C4"/>
    <w:rsid w:val="082411BA"/>
    <w:rsid w:val="082F0F7A"/>
    <w:rsid w:val="085E36D0"/>
    <w:rsid w:val="08633F55"/>
    <w:rsid w:val="08BD6586"/>
    <w:rsid w:val="08CB2A51"/>
    <w:rsid w:val="09056C03"/>
    <w:rsid w:val="09137F54"/>
    <w:rsid w:val="09287EA3"/>
    <w:rsid w:val="09410F65"/>
    <w:rsid w:val="0973310E"/>
    <w:rsid w:val="09C41D73"/>
    <w:rsid w:val="0A25198E"/>
    <w:rsid w:val="0A6273E5"/>
    <w:rsid w:val="0A6F565E"/>
    <w:rsid w:val="0A77618A"/>
    <w:rsid w:val="0A785228"/>
    <w:rsid w:val="0B703C02"/>
    <w:rsid w:val="0BB7742C"/>
    <w:rsid w:val="0BBA4FFF"/>
    <w:rsid w:val="0BBA6DAD"/>
    <w:rsid w:val="0BDD087A"/>
    <w:rsid w:val="0BDE0165"/>
    <w:rsid w:val="0C04484A"/>
    <w:rsid w:val="0C40454F"/>
    <w:rsid w:val="0C78199D"/>
    <w:rsid w:val="0C96116A"/>
    <w:rsid w:val="0CA35A93"/>
    <w:rsid w:val="0CC41732"/>
    <w:rsid w:val="0CDE50D7"/>
    <w:rsid w:val="0CF85DA7"/>
    <w:rsid w:val="0D3027B5"/>
    <w:rsid w:val="0D4A7580"/>
    <w:rsid w:val="0D735465"/>
    <w:rsid w:val="0D8D6AA4"/>
    <w:rsid w:val="0DAB000F"/>
    <w:rsid w:val="0E043EA9"/>
    <w:rsid w:val="0E0831CD"/>
    <w:rsid w:val="0E0F1632"/>
    <w:rsid w:val="0E4806A0"/>
    <w:rsid w:val="0E545297"/>
    <w:rsid w:val="0E546814"/>
    <w:rsid w:val="0E99714E"/>
    <w:rsid w:val="0EAA4EB7"/>
    <w:rsid w:val="0EC56195"/>
    <w:rsid w:val="0EC57F43"/>
    <w:rsid w:val="0ED71A24"/>
    <w:rsid w:val="0EE86835"/>
    <w:rsid w:val="0EE91E83"/>
    <w:rsid w:val="0EF54ED7"/>
    <w:rsid w:val="0F0A3BA7"/>
    <w:rsid w:val="0F152C78"/>
    <w:rsid w:val="0F252E43"/>
    <w:rsid w:val="0F762CDA"/>
    <w:rsid w:val="0FB56209"/>
    <w:rsid w:val="100F3B6B"/>
    <w:rsid w:val="10371BE6"/>
    <w:rsid w:val="10882642"/>
    <w:rsid w:val="108D4221"/>
    <w:rsid w:val="109B2896"/>
    <w:rsid w:val="10D736B1"/>
    <w:rsid w:val="10F21C73"/>
    <w:rsid w:val="11056D1C"/>
    <w:rsid w:val="11395D7E"/>
    <w:rsid w:val="11436035"/>
    <w:rsid w:val="1145675F"/>
    <w:rsid w:val="11664401"/>
    <w:rsid w:val="11755C50"/>
    <w:rsid w:val="118934A9"/>
    <w:rsid w:val="119250FE"/>
    <w:rsid w:val="119C7C9F"/>
    <w:rsid w:val="11B06C88"/>
    <w:rsid w:val="11BB27B8"/>
    <w:rsid w:val="126D179E"/>
    <w:rsid w:val="126E3862"/>
    <w:rsid w:val="12707CC2"/>
    <w:rsid w:val="12887C05"/>
    <w:rsid w:val="12B354A9"/>
    <w:rsid w:val="12BE7E65"/>
    <w:rsid w:val="12D22C2E"/>
    <w:rsid w:val="130D1BB8"/>
    <w:rsid w:val="131C20FB"/>
    <w:rsid w:val="13AB3301"/>
    <w:rsid w:val="13CE33F5"/>
    <w:rsid w:val="13E118F3"/>
    <w:rsid w:val="141F36D1"/>
    <w:rsid w:val="14340989"/>
    <w:rsid w:val="14382754"/>
    <w:rsid w:val="14D04250"/>
    <w:rsid w:val="14DD7449"/>
    <w:rsid w:val="14E54E9B"/>
    <w:rsid w:val="14E66DB1"/>
    <w:rsid w:val="14EA2B4A"/>
    <w:rsid w:val="152F25BA"/>
    <w:rsid w:val="153D4CD7"/>
    <w:rsid w:val="15BA152B"/>
    <w:rsid w:val="15BA1E98"/>
    <w:rsid w:val="15CA10E6"/>
    <w:rsid w:val="161135E8"/>
    <w:rsid w:val="16126F47"/>
    <w:rsid w:val="162177E5"/>
    <w:rsid w:val="163A371A"/>
    <w:rsid w:val="163B0AEA"/>
    <w:rsid w:val="165A54E4"/>
    <w:rsid w:val="16702E8A"/>
    <w:rsid w:val="16783AEC"/>
    <w:rsid w:val="1680360B"/>
    <w:rsid w:val="168C228F"/>
    <w:rsid w:val="16B91693"/>
    <w:rsid w:val="16C21387"/>
    <w:rsid w:val="16D90FBB"/>
    <w:rsid w:val="16DA0303"/>
    <w:rsid w:val="16F45869"/>
    <w:rsid w:val="16F46588"/>
    <w:rsid w:val="16F5044C"/>
    <w:rsid w:val="17280B09"/>
    <w:rsid w:val="173E52F9"/>
    <w:rsid w:val="17412E31"/>
    <w:rsid w:val="17556281"/>
    <w:rsid w:val="17966920"/>
    <w:rsid w:val="17A60298"/>
    <w:rsid w:val="17B31280"/>
    <w:rsid w:val="17E97D5E"/>
    <w:rsid w:val="17EA65DF"/>
    <w:rsid w:val="17FE036B"/>
    <w:rsid w:val="181D0DEF"/>
    <w:rsid w:val="182A1A1E"/>
    <w:rsid w:val="185C1EE0"/>
    <w:rsid w:val="18FD4118"/>
    <w:rsid w:val="190301C9"/>
    <w:rsid w:val="190F5EC1"/>
    <w:rsid w:val="19102702"/>
    <w:rsid w:val="19112B5C"/>
    <w:rsid w:val="19341F4D"/>
    <w:rsid w:val="194A035E"/>
    <w:rsid w:val="195645B9"/>
    <w:rsid w:val="197113F3"/>
    <w:rsid w:val="199B42D0"/>
    <w:rsid w:val="19BC1F42"/>
    <w:rsid w:val="19C01A32"/>
    <w:rsid w:val="19DD0836"/>
    <w:rsid w:val="19EA4D01"/>
    <w:rsid w:val="19FD67E3"/>
    <w:rsid w:val="1A3B555D"/>
    <w:rsid w:val="1A7C29D8"/>
    <w:rsid w:val="1AA92A3E"/>
    <w:rsid w:val="1AC92E03"/>
    <w:rsid w:val="1AD72ACD"/>
    <w:rsid w:val="1AE41750"/>
    <w:rsid w:val="1B173817"/>
    <w:rsid w:val="1B337EFA"/>
    <w:rsid w:val="1B402F36"/>
    <w:rsid w:val="1B7B1374"/>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F24EA"/>
    <w:rsid w:val="1DAF5B89"/>
    <w:rsid w:val="1DC75A85"/>
    <w:rsid w:val="1DCF0496"/>
    <w:rsid w:val="1E0E5DF8"/>
    <w:rsid w:val="1E0F7F81"/>
    <w:rsid w:val="1E222CBC"/>
    <w:rsid w:val="1E325C8B"/>
    <w:rsid w:val="1E34479D"/>
    <w:rsid w:val="1E4E3AB1"/>
    <w:rsid w:val="1E512E44"/>
    <w:rsid w:val="1E5F5CBE"/>
    <w:rsid w:val="1F170346"/>
    <w:rsid w:val="1F184345"/>
    <w:rsid w:val="1F2E7B73"/>
    <w:rsid w:val="1F687347"/>
    <w:rsid w:val="1F7646A9"/>
    <w:rsid w:val="1F85034A"/>
    <w:rsid w:val="1F884D98"/>
    <w:rsid w:val="1F8915EA"/>
    <w:rsid w:val="1FC85AE5"/>
    <w:rsid w:val="1FC9040F"/>
    <w:rsid w:val="1FF10BAD"/>
    <w:rsid w:val="1FFC12EA"/>
    <w:rsid w:val="204855A2"/>
    <w:rsid w:val="20767A6B"/>
    <w:rsid w:val="207D6EF9"/>
    <w:rsid w:val="20EF41A6"/>
    <w:rsid w:val="21C40A95"/>
    <w:rsid w:val="21F04E7F"/>
    <w:rsid w:val="22505B59"/>
    <w:rsid w:val="225F460C"/>
    <w:rsid w:val="226650A3"/>
    <w:rsid w:val="227C6712"/>
    <w:rsid w:val="22A52D71"/>
    <w:rsid w:val="22B81E40"/>
    <w:rsid w:val="22D12F02"/>
    <w:rsid w:val="22DF73CD"/>
    <w:rsid w:val="23320B42"/>
    <w:rsid w:val="23696C97"/>
    <w:rsid w:val="236D2C2B"/>
    <w:rsid w:val="23767606"/>
    <w:rsid w:val="2392443F"/>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3F05F7"/>
    <w:rsid w:val="25456B4C"/>
    <w:rsid w:val="25483BB2"/>
    <w:rsid w:val="25496D80"/>
    <w:rsid w:val="2569248A"/>
    <w:rsid w:val="25714529"/>
    <w:rsid w:val="258C4EBE"/>
    <w:rsid w:val="25D92115"/>
    <w:rsid w:val="25DC4098"/>
    <w:rsid w:val="264A2E70"/>
    <w:rsid w:val="264F6618"/>
    <w:rsid w:val="266320C3"/>
    <w:rsid w:val="26895B50"/>
    <w:rsid w:val="26A050C5"/>
    <w:rsid w:val="26A96C4F"/>
    <w:rsid w:val="26AB4ECA"/>
    <w:rsid w:val="26E31456"/>
    <w:rsid w:val="26E42195"/>
    <w:rsid w:val="27017EDD"/>
    <w:rsid w:val="274569B5"/>
    <w:rsid w:val="274A6239"/>
    <w:rsid w:val="27676A74"/>
    <w:rsid w:val="277066DA"/>
    <w:rsid w:val="27716366"/>
    <w:rsid w:val="27901611"/>
    <w:rsid w:val="27A95F89"/>
    <w:rsid w:val="27D61843"/>
    <w:rsid w:val="27EA37A1"/>
    <w:rsid w:val="27FE6547"/>
    <w:rsid w:val="285443B9"/>
    <w:rsid w:val="28702875"/>
    <w:rsid w:val="287265EE"/>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930A9D"/>
    <w:rsid w:val="2A992C71"/>
    <w:rsid w:val="2ABB4F98"/>
    <w:rsid w:val="2B2154CC"/>
    <w:rsid w:val="2B77216D"/>
    <w:rsid w:val="2B891766"/>
    <w:rsid w:val="2BB563D7"/>
    <w:rsid w:val="2BD75DE8"/>
    <w:rsid w:val="2BDF6E4C"/>
    <w:rsid w:val="2BE21CDC"/>
    <w:rsid w:val="2BFE0F36"/>
    <w:rsid w:val="2C351E0C"/>
    <w:rsid w:val="2C3B6490"/>
    <w:rsid w:val="2C3D33B6"/>
    <w:rsid w:val="2C4C35F9"/>
    <w:rsid w:val="2C640943"/>
    <w:rsid w:val="2C78619D"/>
    <w:rsid w:val="2C9E3E55"/>
    <w:rsid w:val="2CC729E4"/>
    <w:rsid w:val="2CC77786"/>
    <w:rsid w:val="2CC9146B"/>
    <w:rsid w:val="2D0D2D89"/>
    <w:rsid w:val="2D0D4B37"/>
    <w:rsid w:val="2D355E3C"/>
    <w:rsid w:val="2D3C366E"/>
    <w:rsid w:val="2D6913A6"/>
    <w:rsid w:val="2D76092E"/>
    <w:rsid w:val="2D827DBA"/>
    <w:rsid w:val="2D855015"/>
    <w:rsid w:val="2D855814"/>
    <w:rsid w:val="2D860978"/>
    <w:rsid w:val="2DAB1F6C"/>
    <w:rsid w:val="2DCE6E40"/>
    <w:rsid w:val="2DFA2437"/>
    <w:rsid w:val="2E00469C"/>
    <w:rsid w:val="2E301AD7"/>
    <w:rsid w:val="2E5927C0"/>
    <w:rsid w:val="2E6147AB"/>
    <w:rsid w:val="2E7556A3"/>
    <w:rsid w:val="2E921798"/>
    <w:rsid w:val="2ED948E7"/>
    <w:rsid w:val="2EED69F4"/>
    <w:rsid w:val="2EF57F78"/>
    <w:rsid w:val="2F3445FD"/>
    <w:rsid w:val="2F5C6564"/>
    <w:rsid w:val="2F631386"/>
    <w:rsid w:val="2F7470EF"/>
    <w:rsid w:val="2F7B4FA2"/>
    <w:rsid w:val="2F810ECF"/>
    <w:rsid w:val="301E5D68"/>
    <w:rsid w:val="30405223"/>
    <w:rsid w:val="304270A6"/>
    <w:rsid w:val="30676C54"/>
    <w:rsid w:val="306F0594"/>
    <w:rsid w:val="30AE6631"/>
    <w:rsid w:val="30DB6CFA"/>
    <w:rsid w:val="30F027A5"/>
    <w:rsid w:val="310B0D65"/>
    <w:rsid w:val="3118764E"/>
    <w:rsid w:val="31250826"/>
    <w:rsid w:val="31454F1C"/>
    <w:rsid w:val="31796C3F"/>
    <w:rsid w:val="31837ABD"/>
    <w:rsid w:val="31C32EBE"/>
    <w:rsid w:val="31CA56EC"/>
    <w:rsid w:val="32C739DA"/>
    <w:rsid w:val="32E916AB"/>
    <w:rsid w:val="32F26CA9"/>
    <w:rsid w:val="32FB48F5"/>
    <w:rsid w:val="33255FBB"/>
    <w:rsid w:val="33337555"/>
    <w:rsid w:val="33AB32FB"/>
    <w:rsid w:val="33BF137E"/>
    <w:rsid w:val="33C400F4"/>
    <w:rsid w:val="33CE038F"/>
    <w:rsid w:val="33F407FF"/>
    <w:rsid w:val="33F42AD4"/>
    <w:rsid w:val="342235BE"/>
    <w:rsid w:val="343D7A98"/>
    <w:rsid w:val="344A041F"/>
    <w:rsid w:val="34935E6D"/>
    <w:rsid w:val="351277B3"/>
    <w:rsid w:val="352C5D76"/>
    <w:rsid w:val="357E162B"/>
    <w:rsid w:val="35BD3753"/>
    <w:rsid w:val="35C5597C"/>
    <w:rsid w:val="36121628"/>
    <w:rsid w:val="361B5ADF"/>
    <w:rsid w:val="36393C03"/>
    <w:rsid w:val="364E3013"/>
    <w:rsid w:val="369462C9"/>
    <w:rsid w:val="36C97D20"/>
    <w:rsid w:val="36CB2CF1"/>
    <w:rsid w:val="36D1172E"/>
    <w:rsid w:val="36D347F2"/>
    <w:rsid w:val="36DD5106"/>
    <w:rsid w:val="36E56B24"/>
    <w:rsid w:val="36F77460"/>
    <w:rsid w:val="36FA437E"/>
    <w:rsid w:val="37117919"/>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5E0035"/>
    <w:rsid w:val="3A704FD8"/>
    <w:rsid w:val="3AAA1C17"/>
    <w:rsid w:val="3AC0768C"/>
    <w:rsid w:val="3ACD1DA9"/>
    <w:rsid w:val="3ADA671F"/>
    <w:rsid w:val="3AE35129"/>
    <w:rsid w:val="3AE8273F"/>
    <w:rsid w:val="3AF41A38"/>
    <w:rsid w:val="3B0F3C6F"/>
    <w:rsid w:val="3B194FEF"/>
    <w:rsid w:val="3B6B3A9C"/>
    <w:rsid w:val="3B7B1805"/>
    <w:rsid w:val="3BC33D0B"/>
    <w:rsid w:val="3BCE7478"/>
    <w:rsid w:val="3BE4693D"/>
    <w:rsid w:val="3BE636CC"/>
    <w:rsid w:val="3BF64543"/>
    <w:rsid w:val="3C4B267E"/>
    <w:rsid w:val="3C771FCD"/>
    <w:rsid w:val="3C850B8E"/>
    <w:rsid w:val="3CA66A25"/>
    <w:rsid w:val="3CA84C67"/>
    <w:rsid w:val="3CC374B1"/>
    <w:rsid w:val="3CF35215"/>
    <w:rsid w:val="3D08071D"/>
    <w:rsid w:val="3D1B504E"/>
    <w:rsid w:val="3D57260A"/>
    <w:rsid w:val="3DDA05E5"/>
    <w:rsid w:val="3DE122D0"/>
    <w:rsid w:val="3E063608"/>
    <w:rsid w:val="3E4F1453"/>
    <w:rsid w:val="3E570308"/>
    <w:rsid w:val="3E8F0ACD"/>
    <w:rsid w:val="3EB017C6"/>
    <w:rsid w:val="3EC314F9"/>
    <w:rsid w:val="3ECF4342"/>
    <w:rsid w:val="3F0F400B"/>
    <w:rsid w:val="3F3E3276"/>
    <w:rsid w:val="3F9F27EB"/>
    <w:rsid w:val="3FC55C17"/>
    <w:rsid w:val="3FD87226"/>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AC3523"/>
    <w:rsid w:val="41B806E8"/>
    <w:rsid w:val="41EA0655"/>
    <w:rsid w:val="420936C7"/>
    <w:rsid w:val="422A1A61"/>
    <w:rsid w:val="42380450"/>
    <w:rsid w:val="429B5419"/>
    <w:rsid w:val="42B847B4"/>
    <w:rsid w:val="42B942A5"/>
    <w:rsid w:val="42C14C85"/>
    <w:rsid w:val="42F97BDF"/>
    <w:rsid w:val="43144A19"/>
    <w:rsid w:val="431C38CE"/>
    <w:rsid w:val="433724B6"/>
    <w:rsid w:val="43484635"/>
    <w:rsid w:val="436003FD"/>
    <w:rsid w:val="436F39FE"/>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9B7C3D"/>
    <w:rsid w:val="45AF4585"/>
    <w:rsid w:val="45CF177F"/>
    <w:rsid w:val="46077807"/>
    <w:rsid w:val="463902F3"/>
    <w:rsid w:val="464A2500"/>
    <w:rsid w:val="4659298A"/>
    <w:rsid w:val="46690BD8"/>
    <w:rsid w:val="467D28D5"/>
    <w:rsid w:val="467F664E"/>
    <w:rsid w:val="46A55988"/>
    <w:rsid w:val="46A97B1A"/>
    <w:rsid w:val="46F90189"/>
    <w:rsid w:val="47665118"/>
    <w:rsid w:val="47760C1F"/>
    <w:rsid w:val="477729CB"/>
    <w:rsid w:val="478A34FC"/>
    <w:rsid w:val="47C97B1A"/>
    <w:rsid w:val="47CA1B4A"/>
    <w:rsid w:val="47DB5B06"/>
    <w:rsid w:val="47E551D2"/>
    <w:rsid w:val="47FE7A46"/>
    <w:rsid w:val="48021D9D"/>
    <w:rsid w:val="48500A57"/>
    <w:rsid w:val="485B6C46"/>
    <w:rsid w:val="486E063A"/>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946C3"/>
    <w:rsid w:val="4A301CC2"/>
    <w:rsid w:val="4A467386"/>
    <w:rsid w:val="4A472F03"/>
    <w:rsid w:val="4A5C6A7C"/>
    <w:rsid w:val="4A6E0EB3"/>
    <w:rsid w:val="4A854515"/>
    <w:rsid w:val="4ABA3B32"/>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A04404"/>
    <w:rsid w:val="4CCF550D"/>
    <w:rsid w:val="4CEB4DF7"/>
    <w:rsid w:val="4D1305C7"/>
    <w:rsid w:val="4D1C122D"/>
    <w:rsid w:val="4D286C25"/>
    <w:rsid w:val="4D911437"/>
    <w:rsid w:val="4D944D11"/>
    <w:rsid w:val="4DAE5A6A"/>
    <w:rsid w:val="4DB208FE"/>
    <w:rsid w:val="4DC40DEA"/>
    <w:rsid w:val="4DC66DD3"/>
    <w:rsid w:val="4DC85683"/>
    <w:rsid w:val="4E4D2E49"/>
    <w:rsid w:val="4E5A129E"/>
    <w:rsid w:val="4E8A3DE2"/>
    <w:rsid w:val="4E9A6104"/>
    <w:rsid w:val="4E9B4517"/>
    <w:rsid w:val="4EAD187E"/>
    <w:rsid w:val="4F147549"/>
    <w:rsid w:val="4F1B0EDE"/>
    <w:rsid w:val="4F2B1180"/>
    <w:rsid w:val="4F3323EA"/>
    <w:rsid w:val="4F5619D0"/>
    <w:rsid w:val="4F5D354E"/>
    <w:rsid w:val="4F675ED1"/>
    <w:rsid w:val="4FA93450"/>
    <w:rsid w:val="4FBC53FA"/>
    <w:rsid w:val="50011E81"/>
    <w:rsid w:val="502F5371"/>
    <w:rsid w:val="503A2CAD"/>
    <w:rsid w:val="503B3CEE"/>
    <w:rsid w:val="503E0FBE"/>
    <w:rsid w:val="506E5318"/>
    <w:rsid w:val="50B6080B"/>
    <w:rsid w:val="50C11611"/>
    <w:rsid w:val="512C4CF1"/>
    <w:rsid w:val="51532BB1"/>
    <w:rsid w:val="51581F75"/>
    <w:rsid w:val="517A638F"/>
    <w:rsid w:val="51C110C3"/>
    <w:rsid w:val="51DA6087"/>
    <w:rsid w:val="51DA7627"/>
    <w:rsid w:val="51DC4954"/>
    <w:rsid w:val="51FE7EBB"/>
    <w:rsid w:val="520B348B"/>
    <w:rsid w:val="521F2A93"/>
    <w:rsid w:val="52270510"/>
    <w:rsid w:val="525827D4"/>
    <w:rsid w:val="52911BE2"/>
    <w:rsid w:val="529214B7"/>
    <w:rsid w:val="52CB49C9"/>
    <w:rsid w:val="531C3187"/>
    <w:rsid w:val="53350BE9"/>
    <w:rsid w:val="53767C1D"/>
    <w:rsid w:val="53C0770E"/>
    <w:rsid w:val="542A54F9"/>
    <w:rsid w:val="545033D7"/>
    <w:rsid w:val="555E4EC0"/>
    <w:rsid w:val="555E7D76"/>
    <w:rsid w:val="557D4B2E"/>
    <w:rsid w:val="557E2768"/>
    <w:rsid w:val="558A2919"/>
    <w:rsid w:val="55A16DE2"/>
    <w:rsid w:val="55C951EF"/>
    <w:rsid w:val="5604091D"/>
    <w:rsid w:val="5611509C"/>
    <w:rsid w:val="566273F2"/>
    <w:rsid w:val="566903DB"/>
    <w:rsid w:val="56756A45"/>
    <w:rsid w:val="56A0286F"/>
    <w:rsid w:val="56AA2565"/>
    <w:rsid w:val="56D61ECB"/>
    <w:rsid w:val="56DC20EA"/>
    <w:rsid w:val="56E37A63"/>
    <w:rsid w:val="56F52014"/>
    <w:rsid w:val="572730E5"/>
    <w:rsid w:val="572A52CC"/>
    <w:rsid w:val="573F2FBC"/>
    <w:rsid w:val="576754C8"/>
    <w:rsid w:val="577E683E"/>
    <w:rsid w:val="578A4E52"/>
    <w:rsid w:val="57B570C2"/>
    <w:rsid w:val="57DE465F"/>
    <w:rsid w:val="57E427B4"/>
    <w:rsid w:val="57FD3392"/>
    <w:rsid w:val="58385F74"/>
    <w:rsid w:val="58725243"/>
    <w:rsid w:val="587324F6"/>
    <w:rsid w:val="58823154"/>
    <w:rsid w:val="589935B4"/>
    <w:rsid w:val="58B75675"/>
    <w:rsid w:val="58B8154B"/>
    <w:rsid w:val="58BA3515"/>
    <w:rsid w:val="58BF0B2C"/>
    <w:rsid w:val="58C46142"/>
    <w:rsid w:val="58D076BF"/>
    <w:rsid w:val="58DA7713"/>
    <w:rsid w:val="592310BA"/>
    <w:rsid w:val="5939268C"/>
    <w:rsid w:val="59465FF6"/>
    <w:rsid w:val="59622821"/>
    <w:rsid w:val="5972012C"/>
    <w:rsid w:val="59850085"/>
    <w:rsid w:val="59965E6F"/>
    <w:rsid w:val="59F2455A"/>
    <w:rsid w:val="59FD2AB4"/>
    <w:rsid w:val="5A1165EA"/>
    <w:rsid w:val="5A117488"/>
    <w:rsid w:val="5A81253D"/>
    <w:rsid w:val="5AAF779E"/>
    <w:rsid w:val="5AB75FC3"/>
    <w:rsid w:val="5ACD0EF5"/>
    <w:rsid w:val="5ACD5802"/>
    <w:rsid w:val="5B0017E9"/>
    <w:rsid w:val="5B0B5E98"/>
    <w:rsid w:val="5B0D2022"/>
    <w:rsid w:val="5B1213E7"/>
    <w:rsid w:val="5B3255E5"/>
    <w:rsid w:val="5B370991"/>
    <w:rsid w:val="5B922527"/>
    <w:rsid w:val="5B955B74"/>
    <w:rsid w:val="5C384E7D"/>
    <w:rsid w:val="5C5376B6"/>
    <w:rsid w:val="5CBC79AD"/>
    <w:rsid w:val="5CD6194C"/>
    <w:rsid w:val="5CE347F7"/>
    <w:rsid w:val="5CF46CA6"/>
    <w:rsid w:val="5D46048A"/>
    <w:rsid w:val="5D885990"/>
    <w:rsid w:val="5D8F31C2"/>
    <w:rsid w:val="5D915B9D"/>
    <w:rsid w:val="5DE17BF0"/>
    <w:rsid w:val="5DED1C97"/>
    <w:rsid w:val="5DF23751"/>
    <w:rsid w:val="5DF474C9"/>
    <w:rsid w:val="5E32585B"/>
    <w:rsid w:val="5E40270F"/>
    <w:rsid w:val="5E587A58"/>
    <w:rsid w:val="5E8329A9"/>
    <w:rsid w:val="5E84407F"/>
    <w:rsid w:val="5E9303D4"/>
    <w:rsid w:val="5EBF1885"/>
    <w:rsid w:val="5ED574D6"/>
    <w:rsid w:val="5EEB4459"/>
    <w:rsid w:val="5F427DC1"/>
    <w:rsid w:val="5F543192"/>
    <w:rsid w:val="5F5C5326"/>
    <w:rsid w:val="5FB707AE"/>
    <w:rsid w:val="60093361"/>
    <w:rsid w:val="601C5968"/>
    <w:rsid w:val="607923C2"/>
    <w:rsid w:val="60B56CA5"/>
    <w:rsid w:val="60BD6710"/>
    <w:rsid w:val="60C8366C"/>
    <w:rsid w:val="60FE6800"/>
    <w:rsid w:val="614C629E"/>
    <w:rsid w:val="61E37639"/>
    <w:rsid w:val="61EE3457"/>
    <w:rsid w:val="61F96E5C"/>
    <w:rsid w:val="620B6B90"/>
    <w:rsid w:val="620C4638"/>
    <w:rsid w:val="621D1EC6"/>
    <w:rsid w:val="6220088D"/>
    <w:rsid w:val="62344338"/>
    <w:rsid w:val="623C6124"/>
    <w:rsid w:val="623F679A"/>
    <w:rsid w:val="62803BD5"/>
    <w:rsid w:val="628A3147"/>
    <w:rsid w:val="62B17737"/>
    <w:rsid w:val="62B9215C"/>
    <w:rsid w:val="634B549F"/>
    <w:rsid w:val="63A13CED"/>
    <w:rsid w:val="63BD4768"/>
    <w:rsid w:val="63C90AB0"/>
    <w:rsid w:val="63CE0A79"/>
    <w:rsid w:val="63E418B6"/>
    <w:rsid w:val="63E678B4"/>
    <w:rsid w:val="64025D70"/>
    <w:rsid w:val="642A2765"/>
    <w:rsid w:val="644F7208"/>
    <w:rsid w:val="64D450D1"/>
    <w:rsid w:val="6502071E"/>
    <w:rsid w:val="650E4988"/>
    <w:rsid w:val="65147BB7"/>
    <w:rsid w:val="65181BC3"/>
    <w:rsid w:val="654A79CF"/>
    <w:rsid w:val="65837903"/>
    <w:rsid w:val="658B5060"/>
    <w:rsid w:val="65CC48C6"/>
    <w:rsid w:val="65DD6A95"/>
    <w:rsid w:val="65FB0F70"/>
    <w:rsid w:val="66000ADF"/>
    <w:rsid w:val="660B2794"/>
    <w:rsid w:val="66560D21"/>
    <w:rsid w:val="666679CF"/>
    <w:rsid w:val="66C832A1"/>
    <w:rsid w:val="66E3632D"/>
    <w:rsid w:val="67053946"/>
    <w:rsid w:val="673F7A07"/>
    <w:rsid w:val="679741C7"/>
    <w:rsid w:val="67C16083"/>
    <w:rsid w:val="67C73559"/>
    <w:rsid w:val="67D34322"/>
    <w:rsid w:val="67F7437D"/>
    <w:rsid w:val="683E75F2"/>
    <w:rsid w:val="689306AB"/>
    <w:rsid w:val="68C24AA1"/>
    <w:rsid w:val="691E5B11"/>
    <w:rsid w:val="694649E3"/>
    <w:rsid w:val="694C1F68"/>
    <w:rsid w:val="696A0640"/>
    <w:rsid w:val="69A00505"/>
    <w:rsid w:val="69AD77A9"/>
    <w:rsid w:val="69EA3460"/>
    <w:rsid w:val="6A415844"/>
    <w:rsid w:val="6A602252"/>
    <w:rsid w:val="6AA80A43"/>
    <w:rsid w:val="6ABC5E2E"/>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D2F4E5D"/>
    <w:rsid w:val="6D31100A"/>
    <w:rsid w:val="6D5B6C1D"/>
    <w:rsid w:val="6D650061"/>
    <w:rsid w:val="6D9B34BE"/>
    <w:rsid w:val="6DAA2E3C"/>
    <w:rsid w:val="6DEF6F06"/>
    <w:rsid w:val="6E5D4CC7"/>
    <w:rsid w:val="6E6B7334"/>
    <w:rsid w:val="6E814937"/>
    <w:rsid w:val="6E9879FD"/>
    <w:rsid w:val="6EA95E94"/>
    <w:rsid w:val="6EBF4F8A"/>
    <w:rsid w:val="6EF32E13"/>
    <w:rsid w:val="6F082B77"/>
    <w:rsid w:val="6F2B6AC3"/>
    <w:rsid w:val="6F5A2F04"/>
    <w:rsid w:val="6FAA5C3A"/>
    <w:rsid w:val="6FD607DD"/>
    <w:rsid w:val="6FE659F4"/>
    <w:rsid w:val="7036571F"/>
    <w:rsid w:val="708244C1"/>
    <w:rsid w:val="70924B4C"/>
    <w:rsid w:val="70E0583B"/>
    <w:rsid w:val="70E46F2A"/>
    <w:rsid w:val="70EA0ADF"/>
    <w:rsid w:val="71022453"/>
    <w:rsid w:val="710C6256"/>
    <w:rsid w:val="715C11B6"/>
    <w:rsid w:val="716342F2"/>
    <w:rsid w:val="717621F9"/>
    <w:rsid w:val="717E112C"/>
    <w:rsid w:val="71DC5E53"/>
    <w:rsid w:val="71E068BE"/>
    <w:rsid w:val="71EA65B2"/>
    <w:rsid w:val="720D7BEC"/>
    <w:rsid w:val="7232489D"/>
    <w:rsid w:val="72A5093A"/>
    <w:rsid w:val="72C828EF"/>
    <w:rsid w:val="72F378F8"/>
    <w:rsid w:val="73474A6A"/>
    <w:rsid w:val="73AB1BCC"/>
    <w:rsid w:val="73F77193"/>
    <w:rsid w:val="74411998"/>
    <w:rsid w:val="745368A0"/>
    <w:rsid w:val="74771A11"/>
    <w:rsid w:val="747834C0"/>
    <w:rsid w:val="74AA5A49"/>
    <w:rsid w:val="74C4779E"/>
    <w:rsid w:val="74E16250"/>
    <w:rsid w:val="74F96AFB"/>
    <w:rsid w:val="7522395E"/>
    <w:rsid w:val="75315055"/>
    <w:rsid w:val="7564688B"/>
    <w:rsid w:val="75661A51"/>
    <w:rsid w:val="758F784A"/>
    <w:rsid w:val="759C7879"/>
    <w:rsid w:val="75A6506C"/>
    <w:rsid w:val="75AF3192"/>
    <w:rsid w:val="75B475B6"/>
    <w:rsid w:val="75D833A4"/>
    <w:rsid w:val="763731B7"/>
    <w:rsid w:val="765A3BF9"/>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E324D9"/>
    <w:rsid w:val="77E36F02"/>
    <w:rsid w:val="77F2017E"/>
    <w:rsid w:val="77F959B0"/>
    <w:rsid w:val="783C764B"/>
    <w:rsid w:val="786C1451"/>
    <w:rsid w:val="78757AE0"/>
    <w:rsid w:val="78F2687F"/>
    <w:rsid w:val="78F543CA"/>
    <w:rsid w:val="790C3D45"/>
    <w:rsid w:val="790F4D60"/>
    <w:rsid w:val="791F31F5"/>
    <w:rsid w:val="79442DD5"/>
    <w:rsid w:val="79C93FCC"/>
    <w:rsid w:val="79DC3BE6"/>
    <w:rsid w:val="79DE4E5E"/>
    <w:rsid w:val="7A3C7A20"/>
    <w:rsid w:val="7A604576"/>
    <w:rsid w:val="7A6921E6"/>
    <w:rsid w:val="7A7D7BB2"/>
    <w:rsid w:val="7A984502"/>
    <w:rsid w:val="7AD746DB"/>
    <w:rsid w:val="7AEF309B"/>
    <w:rsid w:val="7B061228"/>
    <w:rsid w:val="7B1460D6"/>
    <w:rsid w:val="7B30793B"/>
    <w:rsid w:val="7B3D3E06"/>
    <w:rsid w:val="7B6E0354"/>
    <w:rsid w:val="7B6F1AE6"/>
    <w:rsid w:val="7B911033"/>
    <w:rsid w:val="7B964470"/>
    <w:rsid w:val="7BC10593"/>
    <w:rsid w:val="7C3B6F5D"/>
    <w:rsid w:val="7C817D22"/>
    <w:rsid w:val="7C90081E"/>
    <w:rsid w:val="7C9C221B"/>
    <w:rsid w:val="7CD6659A"/>
    <w:rsid w:val="7D112730"/>
    <w:rsid w:val="7D1E3B38"/>
    <w:rsid w:val="7D334955"/>
    <w:rsid w:val="7D416FA7"/>
    <w:rsid w:val="7D4C0002"/>
    <w:rsid w:val="7D513B99"/>
    <w:rsid w:val="7DC459F2"/>
    <w:rsid w:val="7DD24CD9"/>
    <w:rsid w:val="7DE838F9"/>
    <w:rsid w:val="7E3F1C43"/>
    <w:rsid w:val="7E4234E1"/>
    <w:rsid w:val="7E6E17E8"/>
    <w:rsid w:val="7E966D22"/>
    <w:rsid w:val="7E9A7382"/>
    <w:rsid w:val="7EB64B08"/>
    <w:rsid w:val="7EEB5927"/>
    <w:rsid w:val="7F007256"/>
    <w:rsid w:val="7F1046F2"/>
    <w:rsid w:val="7F121106"/>
    <w:rsid w:val="7F1B5F87"/>
    <w:rsid w:val="7F212177"/>
    <w:rsid w:val="7F22523B"/>
    <w:rsid w:val="7F280CAB"/>
    <w:rsid w:val="7F485D15"/>
    <w:rsid w:val="7F851F70"/>
    <w:rsid w:val="7F8D6BC1"/>
    <w:rsid w:val="7FA766FD"/>
    <w:rsid w:val="7FAF4B83"/>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unhideWhenUsed/>
    <w:qFormat/>
    <w:uiPriority w:val="99"/>
    <w:pPr>
      <w:spacing w:line="240" w:lineRule="auto"/>
    </w:pPr>
    <w:rPr>
      <w:sz w:val="20"/>
      <w:szCs w:val="20"/>
    </w:rPr>
  </w:style>
  <w:style w:type="character" w:styleId="7">
    <w:name w:val="Emphasis"/>
    <w:basedOn w:val="4"/>
    <w:qFormat/>
    <w:uiPriority w:val="20"/>
    <w:rPr>
      <w:i/>
      <w:iCs/>
    </w:rPr>
  </w:style>
  <w:style w:type="character" w:styleId="8">
    <w:name w:val="FollowedHyperlink"/>
    <w:basedOn w:val="4"/>
    <w:semiHidden/>
    <w:unhideWhenUsed/>
    <w:qFormat/>
    <w:uiPriority w:val="99"/>
    <w:rPr>
      <w:color w:val="800080" w:themeColor="followedHyperlink"/>
      <w:u w:val="single"/>
    </w:rPr>
  </w:style>
  <w:style w:type="paragraph" w:styleId="9">
    <w:name w:val="footer"/>
    <w:basedOn w:val="1"/>
    <w:link w:val="16"/>
    <w:unhideWhenUsed/>
    <w:qFormat/>
    <w:uiPriority w:val="99"/>
    <w:pPr>
      <w:tabs>
        <w:tab w:val="center" w:pos="4320"/>
        <w:tab w:val="right" w:pos="8640"/>
      </w:tabs>
      <w:spacing w:after="0" w:line="240" w:lineRule="auto"/>
    </w:pPr>
  </w:style>
  <w:style w:type="paragraph" w:styleId="10">
    <w:name w:val="header"/>
    <w:basedOn w:val="1"/>
    <w:link w:val="15"/>
    <w:unhideWhenUsed/>
    <w:qFormat/>
    <w:uiPriority w:val="99"/>
    <w:pPr>
      <w:tabs>
        <w:tab w:val="center" w:pos="4320"/>
        <w:tab w:val="right" w:pos="8640"/>
      </w:tabs>
      <w:spacing w:after="0" w:line="240" w:lineRule="auto"/>
    </w:pPr>
  </w:style>
  <w:style w:type="character" w:styleId="11">
    <w:name w:val="Hyperlink"/>
    <w:basedOn w:val="4"/>
    <w:unhideWhenUsed/>
    <w:qFormat/>
    <w:uiPriority w:val="99"/>
    <w:rPr>
      <w:color w:val="0000FF" w:themeColor="hyperlink"/>
      <w:u w:val="single"/>
    </w:rPr>
  </w:style>
  <w:style w:type="paragraph" w:styleId="12">
    <w:name w:val="Normal (Web)"/>
    <w:basedOn w:val="1"/>
    <w:semiHidden/>
    <w:unhideWhenUsed/>
    <w:qFormat/>
    <w:uiPriority w:val="99"/>
    <w:rPr>
      <w:sz w:val="24"/>
      <w:szCs w:val="24"/>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List Paragraph"/>
    <w:basedOn w:val="1"/>
    <w:qFormat/>
    <w:uiPriority w:val="34"/>
    <w:pPr>
      <w:ind w:left="720"/>
      <w:contextualSpacing/>
    </w:pPr>
  </w:style>
  <w:style w:type="character" w:customStyle="1" w:styleId="15">
    <w:name w:val="Header Char"/>
    <w:basedOn w:val="4"/>
    <w:link w:val="10"/>
    <w:qFormat/>
    <w:uiPriority w:val="99"/>
  </w:style>
  <w:style w:type="character" w:customStyle="1" w:styleId="16">
    <w:name w:val="Footer Char"/>
    <w:basedOn w:val="4"/>
    <w:link w:val="9"/>
    <w:qFormat/>
    <w:uiPriority w:val="99"/>
  </w:style>
  <w:style w:type="paragraph" w:customStyle="1" w:styleId="17">
    <w:name w:val="EndNote Bibliography"/>
    <w:basedOn w:val="1"/>
    <w:qFormat/>
    <w:uiPriority w:val="0"/>
    <w:pPr>
      <w:spacing w:line="240" w:lineRule="auto"/>
    </w:pPr>
    <w:rPr>
      <w:rFonts w:cs="Arial"/>
    </w:rPr>
  </w:style>
  <w:style w:type="character" w:customStyle="1" w:styleId="18">
    <w:name w:val="EndNote Bibliography 字元"/>
    <w:qFormat/>
    <w:uiPriority w:val="0"/>
    <w:rPr>
      <w:rFonts w:hint="default" w:ascii="Arial" w:hAnsi="Arial" w:eastAsia="PMingLiU" w:cs="Arial"/>
      <w:sz w:val="28"/>
      <w:szCs w:val="2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7BD8E-4232-4646-84E5-A0B1EAB88CFE}">
  <ds:schemaRefs/>
</ds:datastoreItem>
</file>

<file path=docProps/app.xml><?xml version="1.0" encoding="utf-8"?>
<Properties xmlns="http://schemas.openxmlformats.org/officeDocument/2006/extended-properties" xmlns:vt="http://schemas.openxmlformats.org/officeDocument/2006/docPropsVTypes">
  <Template>Normal</Template>
  <Company>.</Company>
  <Pages>12</Pages>
  <Words>3195</Words>
  <Characters>18216</Characters>
  <Lines>151</Lines>
  <Paragraphs>42</Paragraphs>
  <TotalTime>1</TotalTime>
  <ScaleCrop>false</ScaleCrop>
  <LinksUpToDate>false</LinksUpToDate>
  <CharactersWithSpaces>2136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3T10:07:23Z</dcterms:modified>
  <cp:revision>1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